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E976C0" w14:textId="617525C5" w:rsidR="005336AE" w:rsidRDefault="00DF38C3" w:rsidP="001C1F08">
      <w:pPr>
        <w:pStyle w:val="papertitle"/>
      </w:pPr>
      <w:r>
        <w:t xml:space="preserve">UI/UX in the Field of Product design and Complex Methodology of </w:t>
      </w:r>
      <w:r w:rsidR="00515D8C">
        <w:t>U</w:t>
      </w:r>
      <w:r>
        <w:t>I/UX</w:t>
      </w:r>
    </w:p>
    <w:p w14:paraId="6DB76EC9" w14:textId="796FB162" w:rsidR="000325A4" w:rsidRDefault="00515D8C" w:rsidP="00515D8C">
      <w:pPr>
        <w:pStyle w:val="Author"/>
        <w:rPr>
          <w:vertAlign w:val="superscript"/>
        </w:rPr>
      </w:pPr>
      <w:r>
        <w:t xml:space="preserve">Shariful Islam Sajib </w:t>
      </w:r>
      <w:r w:rsidR="00B04912">
        <w:t>Sarker</w:t>
      </w:r>
      <w:r w:rsidR="00B04912" w:rsidRPr="00515D8C">
        <w:rPr>
          <w:vertAlign w:val="superscript"/>
        </w:rPr>
        <w:t>a</w:t>
      </w:r>
      <w:r w:rsidR="00B04912">
        <w:rPr>
          <w:vertAlign w:val="superscript"/>
        </w:rPr>
        <w:t>, b*</w:t>
      </w:r>
      <w:r>
        <w:t>, Tajbir Ahmed Rimon</w:t>
      </w:r>
      <w:r w:rsidRPr="00515D8C">
        <w:rPr>
          <w:vertAlign w:val="superscript"/>
        </w:rPr>
        <w:t>c</w:t>
      </w:r>
      <w:r>
        <w:t>, MD Saad</w:t>
      </w:r>
      <w:r w:rsidR="00B04912">
        <w:rPr>
          <w:vertAlign w:val="superscript"/>
        </w:rPr>
        <w:t>d</w:t>
      </w:r>
      <w:r>
        <w:t>, Mitu Akter</w:t>
      </w:r>
      <w:r w:rsidRPr="00515D8C">
        <w:rPr>
          <w:vertAlign w:val="superscript"/>
        </w:rPr>
        <w:t>a</w:t>
      </w:r>
    </w:p>
    <w:p w14:paraId="52948BFE" w14:textId="70238B83" w:rsidR="000325A4" w:rsidRPr="00FE3461" w:rsidRDefault="00FE3461" w:rsidP="00B04912">
      <w:pPr>
        <w:pStyle w:val="Affliation"/>
      </w:pPr>
      <w:r w:rsidRPr="00B04912">
        <w:rPr>
          <w:vertAlign w:val="superscript"/>
        </w:rPr>
        <w:t>a</w:t>
      </w:r>
      <w:r w:rsidRPr="00FE3461">
        <w:t xml:space="preserve">Department of CSE, University </w:t>
      </w:r>
      <w:r w:rsidR="00B04912" w:rsidRPr="00FE3461">
        <w:t>of</w:t>
      </w:r>
      <w:r w:rsidRPr="00FE3461">
        <w:t xml:space="preserve"> Information Technology </w:t>
      </w:r>
      <w:r w:rsidR="00B04912" w:rsidRPr="00FE3461">
        <w:t>and</w:t>
      </w:r>
      <w:r w:rsidRPr="00FE3461">
        <w:t xml:space="preserve"> Science, Dhaka, Bangladesh</w:t>
      </w:r>
    </w:p>
    <w:p w14:paraId="3584DE4A" w14:textId="494B21E8" w:rsidR="00FE3461" w:rsidRPr="00FE3461" w:rsidRDefault="00B04912" w:rsidP="00B04912">
      <w:pPr>
        <w:pStyle w:val="Affliation"/>
      </w:pPr>
      <w:r>
        <w:rPr>
          <w:vertAlign w:val="superscript"/>
        </w:rPr>
        <w:t>b</w:t>
      </w:r>
      <w:r w:rsidR="00FE3461" w:rsidRPr="00FE3461">
        <w:t xml:space="preserve">Department of CSE, University </w:t>
      </w:r>
      <w:r w:rsidRPr="00FE3461">
        <w:t>of</w:t>
      </w:r>
      <w:r w:rsidR="00FE3461" w:rsidRPr="00FE3461">
        <w:t xml:space="preserve"> Information Technology </w:t>
      </w:r>
      <w:r w:rsidRPr="00FE3461">
        <w:t>and</w:t>
      </w:r>
      <w:r w:rsidR="00FE3461" w:rsidRPr="00FE3461">
        <w:t xml:space="preserve"> Science, Dhaka, Bangladesh</w:t>
      </w:r>
    </w:p>
    <w:p w14:paraId="45509214" w14:textId="3242425F" w:rsidR="00FE3461" w:rsidRPr="00FE3461" w:rsidRDefault="00B04912" w:rsidP="00B04912">
      <w:pPr>
        <w:pStyle w:val="Affliation"/>
      </w:pPr>
      <w:r>
        <w:rPr>
          <w:vertAlign w:val="superscript"/>
        </w:rPr>
        <w:t>c</w:t>
      </w:r>
      <w:r w:rsidR="00FE3461" w:rsidRPr="00FE3461">
        <w:t xml:space="preserve">Department of CSE, University </w:t>
      </w:r>
      <w:r w:rsidRPr="00FE3461">
        <w:t>of</w:t>
      </w:r>
      <w:r w:rsidR="00FE3461" w:rsidRPr="00FE3461">
        <w:t xml:space="preserve"> Information Technology </w:t>
      </w:r>
      <w:r w:rsidRPr="00FE3461">
        <w:t>and</w:t>
      </w:r>
      <w:r w:rsidR="00FE3461" w:rsidRPr="00FE3461">
        <w:t xml:space="preserve"> Science, Dhaka, Bangladesh</w:t>
      </w:r>
    </w:p>
    <w:p w14:paraId="479FA7B5" w14:textId="52F1B261" w:rsidR="00B04912" w:rsidRPr="00FE3461" w:rsidRDefault="00B04912" w:rsidP="00B04912">
      <w:pPr>
        <w:pStyle w:val="Affliation"/>
      </w:pPr>
      <w:r>
        <w:rPr>
          <w:vertAlign w:val="superscript"/>
        </w:rPr>
        <w:t>d</w:t>
      </w:r>
      <w:r w:rsidRPr="00FE3461">
        <w:t>Department of CSE, University of Information Technology and Science, Dhaka, Bangladesh</w:t>
      </w:r>
    </w:p>
    <w:p w14:paraId="1779C4F0" w14:textId="77777777" w:rsidR="00FE3461" w:rsidRPr="000325A4" w:rsidRDefault="00FE3461" w:rsidP="00B04912">
      <w:pPr>
        <w:pStyle w:val="Affliation"/>
        <w:pBdr>
          <w:bottom w:val="single" w:sz="4" w:space="1" w:color="auto"/>
        </w:pBdr>
      </w:pPr>
    </w:p>
    <w:p w14:paraId="312818A9" w14:textId="77777777" w:rsidR="00B04912" w:rsidRDefault="00B04912" w:rsidP="00B04912">
      <w:pPr>
        <w:pStyle w:val="Afflia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3"/>
        <w:gridCol w:w="720"/>
        <w:gridCol w:w="6861"/>
      </w:tblGrid>
      <w:tr w:rsidR="00B04912" w14:paraId="5A145F0C" w14:textId="77777777" w:rsidTr="005D1D70">
        <w:tc>
          <w:tcPr>
            <w:tcW w:w="1435" w:type="dxa"/>
          </w:tcPr>
          <w:p w14:paraId="1269FC70" w14:textId="69AA51EE" w:rsidR="00B04912" w:rsidRPr="001C1F08" w:rsidRDefault="001C1F08" w:rsidP="001C1F08">
            <w:pPr>
              <w:pStyle w:val="Abstract-H"/>
            </w:pPr>
            <w:r w:rsidRPr="001C1F08">
              <w:t>Keywords</w:t>
            </w:r>
          </w:p>
        </w:tc>
        <w:tc>
          <w:tcPr>
            <w:tcW w:w="720" w:type="dxa"/>
          </w:tcPr>
          <w:p w14:paraId="07060A31" w14:textId="77777777" w:rsidR="00B04912" w:rsidRPr="001C1F08" w:rsidRDefault="00B04912" w:rsidP="001C1F08">
            <w:pPr>
              <w:pStyle w:val="Abstract-H"/>
            </w:pPr>
          </w:p>
        </w:tc>
        <w:tc>
          <w:tcPr>
            <w:tcW w:w="6861" w:type="dxa"/>
          </w:tcPr>
          <w:p w14:paraId="0DC1ACF1" w14:textId="6C9FD9E3" w:rsidR="00B04912" w:rsidRPr="001C1F08" w:rsidRDefault="001C1F08" w:rsidP="001C1F08">
            <w:pPr>
              <w:pStyle w:val="Abstract-H"/>
            </w:pPr>
            <w:r w:rsidRPr="001C1F08">
              <w:t>Abstract</w:t>
            </w:r>
          </w:p>
        </w:tc>
      </w:tr>
      <w:tr w:rsidR="00B04912" w14:paraId="13828B9B" w14:textId="77777777" w:rsidTr="005D1D70">
        <w:tc>
          <w:tcPr>
            <w:tcW w:w="1435" w:type="dxa"/>
            <w:tcBorders>
              <w:bottom w:val="single" w:sz="4" w:space="0" w:color="auto"/>
            </w:tcBorders>
          </w:tcPr>
          <w:p w14:paraId="7B6AD0EA" w14:textId="77777777" w:rsidR="00B04912" w:rsidRDefault="005D1D70" w:rsidP="005D1D70">
            <w:pPr>
              <w:pStyle w:val="abstractbody"/>
            </w:pPr>
            <w:r>
              <w:t>Typography</w:t>
            </w:r>
          </w:p>
          <w:p w14:paraId="2F2B48B0" w14:textId="77777777" w:rsidR="005D1D70" w:rsidRDefault="005D1D70" w:rsidP="005D1D70">
            <w:pPr>
              <w:pStyle w:val="abstractbody"/>
            </w:pPr>
            <w:r>
              <w:t>Design System</w:t>
            </w:r>
          </w:p>
          <w:p w14:paraId="7878104B" w14:textId="77777777" w:rsidR="005D1D70" w:rsidRDefault="005D1D70" w:rsidP="005D1D70">
            <w:pPr>
              <w:pStyle w:val="abstractbody"/>
            </w:pPr>
            <w:r>
              <w:t>Color System</w:t>
            </w:r>
          </w:p>
          <w:p w14:paraId="23937568" w14:textId="77777777" w:rsidR="005D1D70" w:rsidRDefault="005D1D70" w:rsidP="005D1D70">
            <w:pPr>
              <w:pStyle w:val="abstractbody"/>
            </w:pPr>
            <w:r>
              <w:t>Component Design</w:t>
            </w:r>
          </w:p>
          <w:p w14:paraId="5A8F281C" w14:textId="1710AF08" w:rsidR="005D1D70" w:rsidRPr="001C1F08" w:rsidRDefault="005D1D70" w:rsidP="005D1D70">
            <w:pPr>
              <w:pStyle w:val="abstractbody"/>
            </w:pPr>
            <w:r>
              <w:t>UX Phycology</w:t>
            </w:r>
          </w:p>
        </w:tc>
        <w:tc>
          <w:tcPr>
            <w:tcW w:w="720" w:type="dxa"/>
            <w:tcBorders>
              <w:bottom w:val="single" w:sz="4" w:space="0" w:color="auto"/>
            </w:tcBorders>
          </w:tcPr>
          <w:p w14:paraId="4102AD1D" w14:textId="77777777" w:rsidR="00B04912" w:rsidRDefault="00B04912" w:rsidP="00B04912">
            <w:pPr>
              <w:pStyle w:val="Affliation"/>
            </w:pPr>
          </w:p>
        </w:tc>
        <w:tc>
          <w:tcPr>
            <w:tcW w:w="6861" w:type="dxa"/>
            <w:tcBorders>
              <w:bottom w:val="single" w:sz="4" w:space="0" w:color="auto"/>
            </w:tcBorders>
          </w:tcPr>
          <w:p w14:paraId="67990625" w14:textId="77777777" w:rsidR="00C308D8" w:rsidRDefault="005D1D70" w:rsidP="005D1D70">
            <w:pPr>
              <w:pStyle w:val="abstractbody"/>
            </w:pPr>
            <w:r w:rsidRPr="005D1D70">
              <w:t>In the rapidly evolving landscape of digital education, Learning Management Systems (LMS) have emerged as critical technological infrastructure, bridging the gap between traditional educational delivery and modern digital learning environments. However, existing LMS architectures are increasingly challenged by the dynamic and complex requirements of contemporary educational institutions. This research presents a transformative approach to LMS design, leveraging cloud native technologies, microservices architecture, and distributed computing principles to create a more responsive, scalable, and efficient digital learning ecosystem. By critically examining the limitations of current LMS architectures, our study proposes an innovative framework that addresses fundamental technological constraints. The research demonstrates how cloud-native principles can revolutionize educational technology, offering unprecedented flexibility, enhanced performance, and cost-effective solutions for educational institutions navigating the digital transformation of learning.</w:t>
            </w:r>
          </w:p>
          <w:p w14:paraId="1EB7FD71" w14:textId="4AECCB3C" w:rsidR="00D72B8A" w:rsidRDefault="00D72B8A" w:rsidP="005D1D70">
            <w:pPr>
              <w:pStyle w:val="abstractbody"/>
            </w:pPr>
          </w:p>
        </w:tc>
      </w:tr>
    </w:tbl>
    <w:p w14:paraId="51587C54" w14:textId="77777777" w:rsidR="00B04912" w:rsidRDefault="00B04912" w:rsidP="00B04912">
      <w:pPr>
        <w:pStyle w:val="Affliation"/>
      </w:pPr>
    </w:p>
    <w:p w14:paraId="46993C90" w14:textId="77777777" w:rsidR="005D1D70" w:rsidRDefault="005D1D70" w:rsidP="00DF38C3">
      <w:pPr>
        <w:pStyle w:val="titel"/>
        <w:sectPr w:rsidR="005D1D70" w:rsidSect="00FE3461">
          <w:footerReference w:type="default" r:id="rId8"/>
          <w:pgSz w:w="11906" w:h="16838" w:code="9"/>
          <w:pgMar w:top="1440" w:right="1440" w:bottom="1440" w:left="1440" w:header="720" w:footer="720" w:gutter="0"/>
          <w:cols w:space="720"/>
          <w:docGrid w:linePitch="360"/>
        </w:sectPr>
      </w:pPr>
    </w:p>
    <w:p w14:paraId="3BD2B741" w14:textId="091E350F" w:rsidR="00226366" w:rsidRDefault="00153D89" w:rsidP="00153D89">
      <w:pPr>
        <w:pStyle w:val="Heading1"/>
        <w:pBdr>
          <w:top w:val="single" w:sz="18" w:space="1" w:color="auto"/>
        </w:pBdr>
      </w:pPr>
      <w:r>
        <w:t>Introduction</w:t>
      </w:r>
    </w:p>
    <w:p w14:paraId="486F1E96" w14:textId="314FEE91" w:rsidR="0097524B" w:rsidRDefault="0097524B" w:rsidP="0097524B">
      <w:pPr>
        <w:pStyle w:val="paperbody"/>
      </w:pPr>
      <w:r w:rsidRPr="00756A5A">
        <w:t xml:space="preserve">In recent years, the rapid digitization </w:t>
      </w:r>
      <w:r>
        <w:fldChar w:fldCharType="begin"/>
      </w:r>
      <w:r>
        <w:instrText xml:space="preserve"> ADDIN ZOTERO_ITEM CSL_CITATION {"citationID":"IU6Cmwlq","properties":{"formattedCitation":"[1]","plainCitation":"[1]","noteIndex":0},"citationItems":[{"id":104,"uris":["http://zotero.org/users/16070069/items/ZQ6JD7HU"],"itemData":{"id":104,"type":"article-journal","abstract":"A shared pool of computer resources that can be quickly and elastically provided and released in response to user demand is made available by cloud computing to meet a broad and continuously growing spectrum of information processing demands. This technology is developing quickly and is being utilized in many sectors, including government, industry, and education, as a result of its enormous advantages. In this essay, we examine the advantages of cloud computing. We learn about the educational use of clouds and look at how colleges and other institutions might benefit from them in terms of cost, efficiency, dependability, portability, flexibility, and security in addition to security.","container-title":"SSRN Electronic Journal","DOI":"10.2139/ssrn.5054029","ISSN":"1556-5068","journalAbbreviation":"SSRN Journal","language":"en","source":"DOI.org (Crossref)","title":"International Journal for Multidisciplinary Research (IJFMR)","URL":"https://www.ssrn.com/abstract=5054029","author":[{"family":"Rahman","given":"Parvejur"},{"family":"Mehnaz","given":"Sagufta"}],"accessed":{"date-parts":[["2025",1,1]]},"issued":{"date-parts":[["2024"]]}}}],"schema":"https://github.com/citation-style-language/schema/raw/master/csl-citation.json"} </w:instrText>
      </w:r>
      <w:r>
        <w:fldChar w:fldCharType="separate"/>
      </w:r>
      <w:r w:rsidR="008C7C1D" w:rsidRPr="008C7C1D">
        <w:rPr>
          <w:rFonts w:ascii="Calibri" w:hAnsi="Calibri" w:cs="Calibri"/>
        </w:rPr>
        <w:t>[1]</w:t>
      </w:r>
      <w:r>
        <w:fldChar w:fldCharType="end"/>
      </w:r>
      <w:r>
        <w:t xml:space="preserve"> </w:t>
      </w:r>
      <w:r w:rsidRPr="00756A5A">
        <w:t>of education has</w:t>
      </w:r>
      <w:sdt>
        <w:sdtPr>
          <w:id w:val="1054043705"/>
          <w:citation/>
        </w:sdtPr>
        <w:sdtContent>
          <w:r>
            <w:fldChar w:fldCharType="begin"/>
          </w:r>
          <w:r>
            <w:instrText xml:space="preserve"> CITATION sar14 \l 1033 </w:instrText>
          </w:r>
          <w:r>
            <w:fldChar w:fldCharType="separate"/>
          </w:r>
          <w:r>
            <w:rPr>
              <w:noProof/>
            </w:rPr>
            <w:t xml:space="preserve"> </w:t>
          </w:r>
          <w:r w:rsidRPr="001C5B15">
            <w:rPr>
              <w:noProof/>
            </w:rPr>
            <w:t>[1]</w:t>
          </w:r>
          <w:r>
            <w:fldChar w:fldCharType="end"/>
          </w:r>
        </w:sdtContent>
      </w:sdt>
      <w:r w:rsidRPr="00756A5A">
        <w:t xml:space="preserve"> paved the way for innovative learning methods. Traditional educational models </w:t>
      </w:r>
      <w:sdt>
        <w:sdtPr>
          <w:id w:val="282311500"/>
          <w:citation/>
        </w:sdtPr>
        <w:sdtContent>
          <w:r>
            <w:fldChar w:fldCharType="begin"/>
          </w:r>
          <w:r>
            <w:instrText xml:space="preserve"> CITATION saj24 \l 1033 </w:instrText>
          </w:r>
          <w:r>
            <w:fldChar w:fldCharType="separate"/>
          </w:r>
          <w:r w:rsidRPr="001C5B15">
            <w:rPr>
              <w:noProof/>
            </w:rPr>
            <w:t>[2]</w:t>
          </w:r>
          <w:r>
            <w:fldChar w:fldCharType="end"/>
          </w:r>
        </w:sdtContent>
      </w:sdt>
      <w:r w:rsidRPr="00756A5A">
        <w:t xml:space="preserve">often face limitations such as </w:t>
      </w:r>
    </w:p>
    <w:p w14:paraId="0128CB5A" w14:textId="1BA1E7EC" w:rsidR="0097524B" w:rsidRDefault="0097524B" w:rsidP="0097524B">
      <w:pPr>
        <w:pStyle w:val="paperbody"/>
      </w:pPr>
      <w:r>
        <w:t>Of course! However</w:t>
      </w:r>
      <w:r>
        <w:fldChar w:fldCharType="begin"/>
      </w:r>
      <w:r>
        <w:instrText xml:space="preserve"> ADDIN ZOTERO_ITEM CSL_CITATION {"citationID":"p18NeCMH","properties":{"formattedCitation":"[2]","plainCitation":"[2]","noteIndex":0},"citationItems":[{"id":57,"uris":["http://zotero.org/users/16070069/items/GMEGGG2S"],"itemData":{"id":57,"type":"article-journal","container-title":"IEEE Access","DOI":"10.1109/ACCESS.2022.3152803","ISSN":"2169-3536","journalAbbreviation":"IEEE Access","license":"https://creativecommons.org/licenses/by/4.0/legalcode","page":"20357-20374","source":"DOI.org (Crossref)","title":"Monolithic vs. Microservice Architecture: A Performance and Scalability Evaluation","title-short":"Monolithic vs. Microservice Architecture","volume":"10","author":[{"family":"Blinowski","given":"Grzegorz"},{"family":"Ojdowska","given":"Anna"},{"family":"Przybylek","given":"Adam"}],"issued":{"date-parts":[["2022"]]}}}],"schema":"https://github.com/citation-style-language/schema/raw/master/csl-citation.json"} </w:instrText>
      </w:r>
      <w:r>
        <w:fldChar w:fldCharType="separate"/>
      </w:r>
      <w:r w:rsidR="008C7C1D" w:rsidRPr="008C7C1D">
        <w:rPr>
          <w:rFonts w:ascii="Calibri" w:hAnsi="Calibri" w:cs="Calibri"/>
        </w:rPr>
        <w:t>[2]</w:t>
      </w:r>
      <w:r>
        <w:fldChar w:fldCharType="end"/>
      </w:r>
      <w:r>
        <w:t xml:space="preserve">, I'll </w:t>
      </w:r>
      <w:r>
        <w:fldChar w:fldCharType="begin"/>
      </w:r>
      <w:r>
        <w:instrText xml:space="preserve"> ADDIN ZOTERO_ITEM CSL_CITATION {"citationID":"ai9Lh5tw","properties":{"formattedCitation":"[3]","plainCitation":"[3]","noteIndex":0},"citationItems":[{"id":79,"uris":["http://zotero.org/users/16070069/items/ZC5G3WLQ"],"itemData":{"id":79,"type":"article","abstract":"Computing as you know it is about to change, your applications and documents are going to move from the desktop into the cloud. I'm talking about cloud computing, where applications and files are hosted on a \"cloud\" consisting of thousands of computers and servers, all linked together and accessible via the Internet. With cloud computing, everything you do is now web based instead of being desktop based. You can access all your programs and documents from any computer that's connected to the Internet. How will cloud computing change the way you work? For one thing, you're no longer tied to a single computer. You can take your work anywhere because it's always accessible via the web. In addition, cloud computing facilitates group collaboration, as all group members can access the same programs and documents from wherever they happen to be located. Cloud computing might sound far-fetched, but chances are you're already using some cloud applications. If you're using a web-based email program, such as Gmail or Hotmail, you're computing in the cloud. If you're using a web-based application such as Google Calendar or Apple Mobile Me, you're computing in the cloud. If you're using a file- or photo-sharing site, such as Flickr or Picasa Web Albums, you're computing in the cloud. It's the technology of the future, available to use today.","DOI":"10.48550/arXiv.1003.4074","note":"arXiv:1003.4074 [cs]","number":"arXiv:1003.4074","publisher":"arXiv","source":"arXiv.org","title":"Cloud Computing","URL":"http://arxiv.org/abs/1003.4074","author":[{"family":"Mirashe","given":"Shivaji P."},{"family":"Kalyankar","given":"N. V."}],"accessed":{"date-parts":[["2024",12,31]]},"issued":{"date-parts":[["2010",3,22]]}}}],"schema":"https://github.com/citation-style-language/schema/raw/master/csl-citation.json"} </w:instrText>
      </w:r>
      <w:r>
        <w:fldChar w:fldCharType="separate"/>
      </w:r>
      <w:r w:rsidR="008C7C1D" w:rsidRPr="008C7C1D">
        <w:rPr>
          <w:rFonts w:ascii="Calibri" w:hAnsi="Calibri" w:cs="Calibri"/>
        </w:rPr>
        <w:t>[3]</w:t>
      </w:r>
      <w:r>
        <w:fldChar w:fldCharType="end"/>
      </w:r>
      <w:r>
        <w:t xml:space="preserve">need some </w:t>
      </w:r>
      <w:r>
        <w:fldChar w:fldCharType="begin"/>
      </w:r>
      <w:r>
        <w:instrText xml:space="preserve"> ADDIN ZOTERO_ITEM CSL_CITATION {"citationID":"1zdWODFa","properties":{"formattedCitation":"[2]","plainCitation":"[2]","noteIndex":0},"citationItems":[{"id":57,"uris":["http://zotero.org/users/16070069/items/GMEGGG2S"],"itemData":{"id":57,"type":"article-journal","container-title":"IEEE Access","DOI":"10.1109/ACCESS.2022.3152803","ISSN":"2169-3536","journalAbbreviation":"IEEE Access","license":"https://creativecommons.org/licenses/by/4.0/legalcode","page":"20357-20374","source":"DOI.org (Crossref)","title":"Monolithic vs. Microservice Architecture: A Performance and Scalability Evaluation","title-short":"Monolithic vs. Microservice Architecture","volume":"10","author":[{"family":"Blinowski","given":"Grzegorz"},{"family":"Ojdowska","given":"Anna"},{"family":"Przybylek","given":"Adam"}],"issued":{"date-parts":[["2022"]]}}}],"schema":"https://github.com/citation-style-language/schema/raw/master/csl-citation.json"} </w:instrText>
      </w:r>
      <w:r>
        <w:fldChar w:fldCharType="separate"/>
      </w:r>
      <w:r w:rsidR="008C7C1D" w:rsidRPr="008C7C1D">
        <w:rPr>
          <w:rFonts w:ascii="Calibri" w:hAnsi="Calibri" w:cs="Calibri"/>
        </w:rPr>
        <w:t>[2]</w:t>
      </w:r>
      <w:r>
        <w:fldChar w:fldCharType="end"/>
      </w:r>
      <w:r>
        <w:t xml:space="preserve">context </w:t>
      </w:r>
      <w:sdt>
        <w:sdtPr>
          <w:id w:val="643545199"/>
          <w:citation/>
        </w:sdtPr>
        <w:sdtContent>
          <w:r>
            <w:fldChar w:fldCharType="begin"/>
          </w:r>
          <w:r>
            <w:instrText xml:space="preserve"> CITATION sar14 \l 1033 </w:instrText>
          </w:r>
          <w:r>
            <w:fldChar w:fldCharType="separate"/>
          </w:r>
          <w:r w:rsidRPr="001C5B15">
            <w:rPr>
              <w:noProof/>
            </w:rPr>
            <w:t>[1]</w:t>
          </w:r>
          <w:r>
            <w:fldChar w:fldCharType="end"/>
          </w:r>
        </w:sdtContent>
      </w:sdt>
      <w:r>
        <w:t>or details about your research paper to generate a suitable introduction. Could you provide the topic, main arguments, or any specific details you want included? Sure, I can help expand your introduction. However, I would need some context regarding the topic of your research paper, including its main thesis, key points, and any specific information you would like me to include. Please provide the necessary details or the current introduction, and I'll help you create a more extensive introduction! Sure! However, I need the specific content or topic of your research paper to expand on the introduction effectively. Please provide the text or context, and I’ll help you create a more comprehensive introduction.</w:t>
      </w:r>
    </w:p>
    <w:p w14:paraId="704F1528" w14:textId="7D171AE3" w:rsidR="00C308D8" w:rsidRDefault="0097524B" w:rsidP="0097524B">
      <w:pPr>
        <w:pStyle w:val="paperbody"/>
      </w:pPr>
      <w:r w:rsidRPr="00756A5A">
        <w:t>high infrastructure costs, limited accessibility, and inflexibility in adapting to diverse learner needs. Cloud computing, a paradigm shift in IT service delivery, offers a viable solution to these challenges. This research aims to provide a detailed understanding of how cloud-based environments revolutionize the learning landscape.</w:t>
      </w:r>
      <w:r>
        <w:fldChar w:fldCharType="begin"/>
      </w:r>
      <w:r>
        <w:instrText xml:space="preserve"> ADDIN ZOTERO_ITEM CSL_CITATION {"citationID":"C3bTxA70","properties":{"formattedCitation":"[4]","plainCitation":"[4]","noteIndex":0},"citationItems":[{"id":2,"uris":["http://zotero.org/users/16070069/items/BG73WXNG"],"itemData":{"id":2,"type":"article-journal","abstract":"A shared pool of computer resources that can be quickly and elastically provided and released in response to user demand is made available by cloud computing to meet a broad and continuously growing spectrum of information processing demands. This technology is developing quickly and is being utilized in many sectors, including government, industry, and education, as a result of its enormous advantages. In this essay, we examine the advantages of cloud computing. We learn about the educational use of clouds and look at how colleges and other institutions might benefit from them in terms of cost, efficiency, dependability, portability, flexibility, and security in addition to security.","container-title":"International Journal For Multidisciplinary Research","DOI":"10.36948/ijfmr.2024.v06i03.21874","ISSN":"2582-2160","issue":"3","journalAbbreviation":"IJFMR","page":"21874","source":"DOI.org (Crossref)","title":"Cloud Computing","volume":"6","author":[{"family":"-","given":"Parminder Kaur"}],"issued":{"date-parts":[["2024",6,2]]}}}],"schema":"https://github.com/citation-style-language/schema/raw/master/csl-citation.json"} </w:instrText>
      </w:r>
      <w:r>
        <w:fldChar w:fldCharType="separate"/>
      </w:r>
      <w:r w:rsidR="008C7C1D" w:rsidRPr="008C7C1D">
        <w:rPr>
          <w:rFonts w:ascii="Calibri" w:hAnsi="Calibri" w:cs="Calibri"/>
        </w:rPr>
        <w:t>[4]</w:t>
      </w:r>
      <w:r>
        <w:fldChar w:fldCharType="end"/>
      </w:r>
    </w:p>
    <w:p w14:paraId="24CD5198" w14:textId="77777777" w:rsidR="00C308D8" w:rsidRPr="00C308D8" w:rsidRDefault="00C308D8" w:rsidP="006E3D13">
      <w:pPr>
        <w:pStyle w:val="Heading1"/>
        <w:pBdr>
          <w:top w:val="single" w:sz="18" w:space="1" w:color="auto"/>
        </w:pBdr>
      </w:pPr>
      <w:r w:rsidRPr="00C308D8">
        <w:t xml:space="preserve">Literature Review </w:t>
      </w:r>
    </w:p>
    <w:p w14:paraId="57B61D7F" w14:textId="77777777" w:rsidR="006E3D13" w:rsidRPr="006E3D13" w:rsidRDefault="00C308D8" w:rsidP="006E3D13">
      <w:pPr>
        <w:pStyle w:val="Heading2"/>
      </w:pPr>
      <w:r w:rsidRPr="006E3D13">
        <w:t>Definition of Cloud-Based Learning Platforms</w:t>
      </w:r>
    </w:p>
    <w:p w14:paraId="73BFE778" w14:textId="6F2CC7AB" w:rsidR="00C308D8" w:rsidRPr="00C308D8" w:rsidRDefault="00C308D8" w:rsidP="00C308D8">
      <w:pPr>
        <w:pStyle w:val="paperbody"/>
        <w:rPr>
          <w:rFonts w:eastAsiaTheme="majorEastAsia" w:cstheme="majorBidi"/>
          <w:b/>
          <w:sz w:val="18"/>
          <w:szCs w:val="26"/>
        </w:rPr>
      </w:pPr>
      <w:r w:rsidRPr="00C308D8">
        <w:t>Cloud-based learning platforms utilize cloud computing technologies to deliver educational content and services. They enable learners and educators to access resources from anywhere, fostering a flexible and inclusive learning environment.</w:t>
      </w:r>
    </w:p>
    <w:p w14:paraId="648C8A00" w14:textId="7E97122A" w:rsidR="006E3D13" w:rsidRPr="006E3D13" w:rsidRDefault="00C308D8" w:rsidP="006E3D13">
      <w:pPr>
        <w:pStyle w:val="Heading2"/>
      </w:pPr>
      <w:r w:rsidRPr="006E3D13">
        <w:t>Key Studies on Cloud-Based Learning</w:t>
      </w:r>
    </w:p>
    <w:p w14:paraId="241FC9BA" w14:textId="2B57FBDB" w:rsidR="00C308D8" w:rsidRDefault="00C308D8" w:rsidP="00962A5C">
      <w:pPr>
        <w:pStyle w:val="paperbody"/>
      </w:pPr>
      <w:r w:rsidRPr="00C308D8">
        <w:t xml:space="preserve">Several studies underscore the benefits of </w:t>
      </w:r>
      <w:r w:rsidRPr="00962A5C">
        <w:t>cloud</w:t>
      </w:r>
      <w:r w:rsidRPr="00C308D8">
        <w:t xml:space="preserve"> computing in education. For instance, Rajkumar et al. (2020) highlighted how cloud platforms improve collaborative learning, while Smith et al. (2019) emphasized cost savings for institutions adopting cloud infrastructures.</w:t>
      </w:r>
    </w:p>
    <w:p w14:paraId="4F9800A7" w14:textId="07DE9DD0" w:rsidR="006E3D13" w:rsidRDefault="006E3D13" w:rsidP="006E3D13">
      <w:pPr>
        <w:pStyle w:val="Heading1"/>
        <w:pBdr>
          <w:top w:val="single" w:sz="18" w:space="1" w:color="auto"/>
        </w:pBdr>
      </w:pPr>
      <w:r>
        <w:t>Research Methodology</w:t>
      </w:r>
    </w:p>
    <w:p w14:paraId="282BD609" w14:textId="573BA54B" w:rsidR="00D72B8A" w:rsidRDefault="006E3D13" w:rsidP="006E3D13">
      <w:pPr>
        <w:pStyle w:val="paperbody"/>
      </w:pPr>
      <w:r w:rsidRPr="006E3D13">
        <w:t>A multi-faceted methodology was adopted to achieve the research objectives and explore strategies for optimizing cloud computing efficiency and performance.</w:t>
      </w:r>
    </w:p>
    <w:p w14:paraId="78B2926E" w14:textId="34FEA5CF" w:rsidR="00D72B8A" w:rsidRDefault="006E3D13" w:rsidP="006E3D13">
      <w:pPr>
        <w:pStyle w:val="paperbody"/>
      </w:pPr>
      <w:r w:rsidRPr="006E3D13">
        <w:t xml:space="preserve"> This methodology combines theoretical analysis, experimental simulations, and case studies to evaluate various approaches and technologies in cloud computing. A. Research Design Our cloud-native LMS architecture, as illustrated in Figure 1, integrates six interconnected layers addressing key educational technology challenges [8]. While traditional LMS architectures face significant limitations in scalability and adaptability [9], our solution leverages advanced cloud technologies including NextJS for web applications and AWS API Gateway for unified access [10]. The foundational infrastructure utilizes AWS EKS with Lambda Functions </w:t>
      </w:r>
    </w:p>
    <w:p w14:paraId="5ADD5701" w14:textId="2E2D0663" w:rsidR="005265EC" w:rsidRDefault="006E3D13" w:rsidP="004A697C">
      <w:pPr>
        <w:pStyle w:val="paperbody"/>
        <w:sectPr w:rsidR="005265EC" w:rsidSect="004A697C">
          <w:footerReference w:type="default" r:id="rId9"/>
          <w:type w:val="continuous"/>
          <w:pgSz w:w="11906" w:h="16838" w:code="9"/>
          <w:pgMar w:top="1440" w:right="1440" w:bottom="1440" w:left="1440" w:header="720" w:footer="720" w:gutter="0"/>
          <w:cols w:num="2" w:space="432"/>
          <w:docGrid w:linePitch="360"/>
        </w:sectPr>
      </w:pPr>
      <w:r w:rsidRPr="006E3D13">
        <w:t>for efficient containerized and serverless computing, particularly crucial during peak educational activities and examination periods [11]. This hybrid approach ensures consistent performance while optimizing resource utilization across varying workload demands. The system’s core functionality is distributed across four essential microservices—User Management, Content Delivery, Analytics, and Authentication [12]—enabling independent scaling and maintenance of each component. This modular architecture is supported by a sophisticated storage framework utilizing Amazon RDS for structured data, S3 Buckets for object storage, Elastic</w:t>
      </w:r>
      <w:r>
        <w:t xml:space="preserve">, </w:t>
      </w:r>
      <w:r w:rsidRPr="006E3D13">
        <w:t xml:space="preserve">Cache for performance optimization, and CloudFront for efficient content delivery [13]. The media processing pipeline, a critical </w:t>
      </w:r>
      <w:r w:rsidRPr="006E3D13">
        <w:lastRenderedPageBreak/>
        <w:t>component for modern educational content, is powered by AWS</w:t>
      </w:r>
      <w:r w:rsidR="004A697C">
        <w:t xml:space="preserve">  </w:t>
      </w:r>
      <w:r w:rsidR="009A206C" w:rsidRPr="006E3D13">
        <w:t>elemental</w:t>
      </w:r>
      <w:r w:rsidRPr="006E3D13">
        <w:t xml:space="preserve"> services including Media</w:t>
      </w:r>
      <w:r w:rsidR="00707E34">
        <w:t xml:space="preserve"> </w:t>
      </w:r>
      <w:r w:rsidRPr="006E3D13">
        <w:t xml:space="preserve">Convert, Media Store, and Media Package [14], </w:t>
      </w:r>
      <w:r w:rsidR="009A206C">
        <w:t xml:space="preserve">To really ensure the real kind of thing I am Taking about </w:t>
      </w:r>
      <w:proofErr w:type="spellStart"/>
      <w:r w:rsidR="009A206C">
        <w:t>relly</w:t>
      </w:r>
      <w:proofErr w:type="spellEnd"/>
      <w:r w:rsidR="00604FB9">
        <w:t xml:space="preserve"> </w:t>
      </w:r>
      <w:proofErr w:type="spellStart"/>
      <w:r w:rsidR="00604FB9">
        <w:t>fdsfdsfhajsdfhjsdfhs</w:t>
      </w:r>
      <w:proofErr w:type="spellEnd"/>
      <w:r w:rsidR="00604FB9">
        <w:t xml:space="preserve"> </w:t>
      </w:r>
      <w:proofErr w:type="spellStart"/>
      <w:r w:rsidR="00604FB9">
        <w:t>fdshfjdsf</w:t>
      </w:r>
      <w:proofErr w:type="spellEnd"/>
      <w:r w:rsidR="00604FB9">
        <w:t xml:space="preserve"> </w:t>
      </w:r>
      <w:proofErr w:type="spellStart"/>
      <w:r w:rsidR="00604FB9">
        <w:t>djsfg</w:t>
      </w:r>
      <w:proofErr w:type="spellEnd"/>
      <w:r w:rsidR="00604FB9">
        <w:t xml:space="preserve"> </w:t>
      </w:r>
      <w:r w:rsidR="005265EC">
        <w:br w:type="column"/>
      </w:r>
      <w:proofErr w:type="spellStart"/>
      <w:r w:rsidR="00604FB9">
        <w:t>dsjfhgsjfhgdjsf</w:t>
      </w:r>
      <w:proofErr w:type="spellEnd"/>
      <w:r w:rsidR="00604FB9">
        <w:t xml:space="preserve"> </w:t>
      </w:r>
      <w:proofErr w:type="spellStart"/>
      <w:r w:rsidR="00604FB9">
        <w:t>jdsfg</w:t>
      </w:r>
      <w:proofErr w:type="spellEnd"/>
      <w:r w:rsidR="00604FB9">
        <w:t xml:space="preserve"> </w:t>
      </w:r>
      <w:proofErr w:type="spellStart"/>
      <w:r w:rsidR="00604FB9">
        <w:t>sjdf</w:t>
      </w:r>
      <w:proofErr w:type="spellEnd"/>
      <w:r w:rsidR="00604FB9">
        <w:t xml:space="preserve"> </w:t>
      </w:r>
      <w:proofErr w:type="spellStart"/>
      <w:r w:rsidR="00604FB9">
        <w:t>sdjhf</w:t>
      </w:r>
      <w:proofErr w:type="spellEnd"/>
      <w:r w:rsidR="00604FB9">
        <w:t xml:space="preserve"> </w:t>
      </w:r>
      <w:proofErr w:type="spellStart"/>
      <w:r w:rsidR="00604FB9">
        <w:t>djshgfjshdf</w:t>
      </w:r>
      <w:proofErr w:type="spellEnd"/>
      <w:r w:rsidR="00604FB9">
        <w:t xml:space="preserve"> s </w:t>
      </w:r>
      <w:proofErr w:type="spellStart"/>
      <w:r w:rsidR="00604FB9">
        <w:t>jdfhgsjdfj</w:t>
      </w:r>
      <w:proofErr w:type="spellEnd"/>
      <w:r w:rsidR="00604FB9">
        <w:t xml:space="preserve"> </w:t>
      </w:r>
      <w:proofErr w:type="spellStart"/>
      <w:r w:rsidR="00604FB9">
        <w:t>dssjdfh</w:t>
      </w:r>
      <w:proofErr w:type="spellEnd"/>
      <w:r w:rsidR="00604FB9">
        <w:t xml:space="preserve"> </w:t>
      </w:r>
      <w:proofErr w:type="spellStart"/>
      <w:r w:rsidR="00604FB9">
        <w:t>jsdfh</w:t>
      </w:r>
      <w:proofErr w:type="spellEnd"/>
      <w:r w:rsidR="009A206C">
        <w:t xml:space="preserve"> </w:t>
      </w:r>
      <w:proofErr w:type="spellStart"/>
      <w:r w:rsidR="009A206C">
        <w:t>real</w:t>
      </w:r>
      <w:r w:rsidRPr="006E3D13">
        <w:t>ensuring</w:t>
      </w:r>
      <w:proofErr w:type="spellEnd"/>
      <w:r w:rsidRPr="006E3D13">
        <w:t xml:space="preserve"> seamless delivery of multimedia</w:t>
      </w:r>
      <w:r w:rsidR="004A697C">
        <w:t xml:space="preserve"> </w:t>
      </w:r>
      <w:r w:rsidRPr="006E3D13">
        <w:t xml:space="preserve">educational resources across diverse client platforms and network </w:t>
      </w:r>
      <w:r w:rsidR="00604FB9" w:rsidRPr="006E3D13">
        <w:t>conditi</w:t>
      </w:r>
      <w:r w:rsidR="00434703">
        <w:t xml:space="preserve">on </w:t>
      </w:r>
      <w:r w:rsidR="005265EC">
        <w:t xml:space="preserve">     </w:t>
      </w:r>
    </w:p>
    <w:p w14:paraId="4B5DFAC7" w14:textId="50663346" w:rsidR="00604FB9" w:rsidRDefault="005265EC" w:rsidP="004A697C">
      <w:pPr>
        <w:pStyle w:val="paperbody"/>
        <w:sectPr w:rsidR="00604FB9" w:rsidSect="004A697C">
          <w:type w:val="continuous"/>
          <w:pgSz w:w="11906" w:h="16838" w:code="9"/>
          <w:pgMar w:top="1440" w:right="1440" w:bottom="1440" w:left="1440" w:header="720" w:footer="720" w:gutter="0"/>
          <w:cols w:num="2" w:space="432"/>
          <w:docGrid w:linePitch="360"/>
        </w:sectPr>
      </w:pPr>
      <w:r>
        <w:rPr>
          <w:noProof/>
        </w:rPr>
        <w:drawing>
          <wp:anchor distT="0" distB="0" distL="114300" distR="114300" simplePos="0" relativeHeight="251658240" behindDoc="0" locked="0" layoutInCell="1" allowOverlap="1" wp14:anchorId="66F6AA4B" wp14:editId="0A8BECCD">
            <wp:simplePos x="0" y="0"/>
            <wp:positionH relativeFrom="margin">
              <wp:posOffset>313690</wp:posOffset>
            </wp:positionH>
            <wp:positionV relativeFrom="paragraph">
              <wp:posOffset>109855</wp:posOffset>
            </wp:positionV>
            <wp:extent cx="5226050" cy="2626360"/>
            <wp:effectExtent l="0" t="0" r="0" b="2540"/>
            <wp:wrapTopAndBottom/>
            <wp:docPr id="15523038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03882" name="Picture 155230388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6050" cy="2626360"/>
                    </a:xfrm>
                    <a:prstGeom prst="rect">
                      <a:avLst/>
                    </a:prstGeom>
                  </pic:spPr>
                </pic:pic>
              </a:graphicData>
            </a:graphic>
            <wp14:sizeRelH relativeFrom="margin">
              <wp14:pctWidth>0</wp14:pctWidth>
            </wp14:sizeRelH>
            <wp14:sizeRelV relativeFrom="margin">
              <wp14:pctHeight>0</wp14:pctHeight>
            </wp14:sizeRelV>
          </wp:anchor>
        </w:drawing>
      </w:r>
    </w:p>
    <w:p w14:paraId="350630FE" w14:textId="4E1C4918" w:rsidR="005265EC" w:rsidRDefault="0032399C" w:rsidP="0032399C">
      <w:pPr>
        <w:pStyle w:val="paperbody"/>
        <w:sectPr w:rsidR="005265EC" w:rsidSect="00604FB9">
          <w:type w:val="continuous"/>
          <w:pgSz w:w="11906" w:h="16838" w:code="9"/>
          <w:pgMar w:top="1440" w:right="1440" w:bottom="1440" w:left="1440" w:header="720" w:footer="720" w:gutter="0"/>
          <w:cols w:space="432"/>
          <w:docGrid w:linePitch="360"/>
        </w:sectPr>
      </w:pPr>
      <w:r>
        <w:rPr>
          <w:noProof/>
        </w:rPr>
        <mc:AlternateContent>
          <mc:Choice Requires="wps">
            <w:drawing>
              <wp:anchor distT="0" distB="0" distL="114300" distR="114300" simplePos="0" relativeHeight="251660288" behindDoc="0" locked="0" layoutInCell="1" allowOverlap="1" wp14:anchorId="04D6E137" wp14:editId="0295F581">
                <wp:simplePos x="0" y="0"/>
                <wp:positionH relativeFrom="margin">
                  <wp:posOffset>313690</wp:posOffset>
                </wp:positionH>
                <wp:positionV relativeFrom="paragraph">
                  <wp:posOffset>2679065</wp:posOffset>
                </wp:positionV>
                <wp:extent cx="5226050" cy="276225"/>
                <wp:effectExtent l="0" t="0" r="0" b="9525"/>
                <wp:wrapTopAndBottom/>
                <wp:docPr id="370176240" name="Text Box 1"/>
                <wp:cNvGraphicFramePr/>
                <a:graphic xmlns:a="http://schemas.openxmlformats.org/drawingml/2006/main">
                  <a:graphicData uri="http://schemas.microsoft.com/office/word/2010/wordprocessingShape">
                    <wps:wsp>
                      <wps:cNvSpPr txBox="1"/>
                      <wps:spPr>
                        <a:xfrm>
                          <a:off x="0" y="0"/>
                          <a:ext cx="5226050" cy="276225"/>
                        </a:xfrm>
                        <a:prstGeom prst="rect">
                          <a:avLst/>
                        </a:prstGeom>
                        <a:solidFill>
                          <a:prstClr val="white"/>
                        </a:solidFill>
                        <a:ln>
                          <a:noFill/>
                        </a:ln>
                      </wps:spPr>
                      <wps:txbx>
                        <w:txbxContent>
                          <w:p w14:paraId="6FB344F5" w14:textId="349955C3" w:rsidR="00B17518" w:rsidRDefault="00B17518" w:rsidP="0032399C">
                            <w:pPr>
                              <w:pStyle w:val="paperbody"/>
                              <w:jc w:val="center"/>
                              <w:rPr>
                                <w:rStyle w:val="TableNameChar"/>
                                <w:color w:val="auto"/>
                              </w:rPr>
                            </w:pPr>
                            <w:r w:rsidRPr="0032399C">
                              <w:rPr>
                                <w:color w:val="auto"/>
                              </w:rPr>
                              <w:t xml:space="preserve">Fig. </w:t>
                            </w:r>
                            <w:r w:rsidRPr="0032399C">
                              <w:rPr>
                                <w:color w:val="auto"/>
                              </w:rPr>
                              <w:fldChar w:fldCharType="begin"/>
                            </w:r>
                            <w:r w:rsidRPr="0032399C">
                              <w:rPr>
                                <w:color w:val="auto"/>
                              </w:rPr>
                              <w:instrText xml:space="preserve"> SEQ Fig. \* ARABIC </w:instrText>
                            </w:r>
                            <w:r w:rsidRPr="0032399C">
                              <w:rPr>
                                <w:color w:val="auto"/>
                              </w:rPr>
                              <w:fldChar w:fldCharType="separate"/>
                            </w:r>
                            <w:r w:rsidRPr="0032399C">
                              <w:rPr>
                                <w:noProof/>
                                <w:color w:val="auto"/>
                              </w:rPr>
                              <w:t>1</w:t>
                            </w:r>
                            <w:r w:rsidRPr="0032399C">
                              <w:rPr>
                                <w:color w:val="auto"/>
                              </w:rPr>
                              <w:fldChar w:fldCharType="end"/>
                            </w:r>
                            <w:r w:rsidRPr="0032399C">
                              <w:rPr>
                                <w:color w:val="auto"/>
                              </w:rPr>
                              <w:t xml:space="preserve">. </w:t>
                            </w:r>
                            <w:r w:rsidRPr="0032399C">
                              <w:rPr>
                                <w:rStyle w:val="TableNameChar"/>
                                <w:color w:val="auto"/>
                              </w:rPr>
                              <w:t xml:space="preserve">UI/UX Physiology of </w:t>
                            </w:r>
                            <w:r w:rsidR="0032399C" w:rsidRPr="0032399C">
                              <w:rPr>
                                <w:rStyle w:val="TableNameChar"/>
                                <w:color w:val="auto"/>
                              </w:rPr>
                              <w:t>H</w:t>
                            </w:r>
                            <w:r w:rsidRPr="0032399C">
                              <w:rPr>
                                <w:rStyle w:val="TableNameChar"/>
                                <w:color w:val="auto"/>
                              </w:rPr>
                              <w:t xml:space="preserve">ow to Understand Human </w:t>
                            </w:r>
                            <w:r w:rsidR="0032399C" w:rsidRPr="0032399C">
                              <w:rPr>
                                <w:rStyle w:val="TableNameChar"/>
                                <w:color w:val="auto"/>
                              </w:rPr>
                              <w:t>B</w:t>
                            </w:r>
                            <w:r w:rsidRPr="0032399C">
                              <w:rPr>
                                <w:rStyle w:val="TableNameChar"/>
                                <w:color w:val="auto"/>
                              </w:rPr>
                              <w:t xml:space="preserve">eing </w:t>
                            </w:r>
                            <w:r w:rsidR="0032399C" w:rsidRPr="0032399C">
                              <w:rPr>
                                <w:rStyle w:val="TableNameChar"/>
                                <w:color w:val="auto"/>
                              </w:rPr>
                              <w:t>a</w:t>
                            </w:r>
                            <w:r w:rsidRPr="0032399C">
                              <w:rPr>
                                <w:rStyle w:val="TableNameChar"/>
                                <w:color w:val="auto"/>
                              </w:rPr>
                              <w:t xml:space="preserve">nd How to </w:t>
                            </w:r>
                            <w:r w:rsidR="0032399C" w:rsidRPr="0032399C">
                              <w:rPr>
                                <w:rStyle w:val="TableNameChar"/>
                                <w:color w:val="auto"/>
                              </w:rPr>
                              <w:t>I</w:t>
                            </w:r>
                            <w:r w:rsidRPr="0032399C">
                              <w:rPr>
                                <w:rStyle w:val="TableNameChar"/>
                                <w:color w:val="auto"/>
                              </w:rPr>
                              <w:t>mprove it</w:t>
                            </w:r>
                          </w:p>
                          <w:p w14:paraId="5DD36BBF" w14:textId="77777777" w:rsidR="0032399C" w:rsidRDefault="0032399C" w:rsidP="0032399C">
                            <w:pPr>
                              <w:pStyle w:val="paperbody"/>
                              <w:rPr>
                                <w:rStyle w:val="TableNameChar"/>
                                <w:color w:val="auto"/>
                              </w:rPr>
                            </w:pPr>
                          </w:p>
                          <w:p w14:paraId="015790E8" w14:textId="77777777" w:rsidR="0032399C" w:rsidRDefault="0032399C" w:rsidP="0032399C">
                            <w:pPr>
                              <w:pStyle w:val="paperbody"/>
                              <w:jc w:val="center"/>
                              <w:rPr>
                                <w:rStyle w:val="TableNameChar"/>
                                <w:color w:val="auto"/>
                              </w:rPr>
                            </w:pPr>
                          </w:p>
                          <w:p w14:paraId="27FA47FB" w14:textId="77777777" w:rsidR="0032399C" w:rsidRDefault="0032399C" w:rsidP="0032399C">
                            <w:pPr>
                              <w:pStyle w:val="paperbody"/>
                              <w:jc w:val="center"/>
                              <w:rPr>
                                <w:rStyle w:val="TableNameChar"/>
                                <w:color w:val="auto"/>
                              </w:rPr>
                            </w:pPr>
                          </w:p>
                          <w:p w14:paraId="13925BC3" w14:textId="77777777" w:rsidR="0032399C" w:rsidRPr="0032399C" w:rsidRDefault="0032399C" w:rsidP="0032399C">
                            <w:pPr>
                              <w:pStyle w:val="paperbody"/>
                              <w:jc w:val="center"/>
                              <w:rPr>
                                <w:color w:val="auto"/>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4D6E137" id="_x0000_t202" coordsize="21600,21600" o:spt="202" path="m,l,21600r21600,l21600,xe">
                <v:stroke joinstyle="miter"/>
                <v:path gradientshapeok="t" o:connecttype="rect"/>
              </v:shapetype>
              <v:shape id="Text Box 1" o:spid="_x0000_s1026" type="#_x0000_t202" style="position:absolute;left:0;text-align:left;margin-left:24.7pt;margin-top:210.95pt;width:411.5pt;height:21.75pt;z-index:251660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" stroked="f">
                <v:textbox inset="0,0,0,0">
                  <w:txbxContent>
                    <w:p w14:paraId="6FB344F5" w14:textId="349955C3" w:rsidR="00B17518" w:rsidRDefault="00B17518" w:rsidP="0032399C">
                      <w:pPr>
                        <w:pStyle w:val="paperbody"/>
                        <w:jc w:val="center"/>
                        <w:rPr>
                          <w:rStyle w:val="TableNameChar"/>
                          <w:color w:val="auto"/>
                        </w:rPr>
                      </w:pPr>
                      <w:r w:rsidRPr="0032399C">
                        <w:rPr>
                          <w:color w:val="auto"/>
                        </w:rPr>
                        <w:t xml:space="preserve">Fig. </w:t>
                      </w:r>
                      <w:r w:rsidRPr="0032399C">
                        <w:rPr>
                          <w:color w:val="auto"/>
                        </w:rPr>
                        <w:fldChar w:fldCharType="begin"/>
                      </w:r>
                      <w:r w:rsidRPr="0032399C">
                        <w:rPr>
                          <w:color w:val="auto"/>
                        </w:rPr>
                        <w:instrText xml:space="preserve"> SEQ Fig. \* ARABIC </w:instrText>
                      </w:r>
                      <w:r w:rsidRPr="0032399C">
                        <w:rPr>
                          <w:color w:val="auto"/>
                        </w:rPr>
                        <w:fldChar w:fldCharType="separate"/>
                      </w:r>
                      <w:r w:rsidRPr="0032399C">
                        <w:rPr>
                          <w:noProof/>
                          <w:color w:val="auto"/>
                        </w:rPr>
                        <w:t>1</w:t>
                      </w:r>
                      <w:r w:rsidRPr="0032399C">
                        <w:rPr>
                          <w:color w:val="auto"/>
                        </w:rPr>
                        <w:fldChar w:fldCharType="end"/>
                      </w:r>
                      <w:r w:rsidRPr="0032399C">
                        <w:rPr>
                          <w:color w:val="auto"/>
                        </w:rPr>
                        <w:t xml:space="preserve">. </w:t>
                      </w:r>
                      <w:r w:rsidRPr="0032399C">
                        <w:rPr>
                          <w:rStyle w:val="TableNameChar"/>
                          <w:color w:val="auto"/>
                        </w:rPr>
                        <w:t xml:space="preserve">UI/UX Physiology of </w:t>
                      </w:r>
                      <w:r w:rsidR="0032399C" w:rsidRPr="0032399C">
                        <w:rPr>
                          <w:rStyle w:val="TableNameChar"/>
                          <w:color w:val="auto"/>
                        </w:rPr>
                        <w:t>H</w:t>
                      </w:r>
                      <w:r w:rsidRPr="0032399C">
                        <w:rPr>
                          <w:rStyle w:val="TableNameChar"/>
                          <w:color w:val="auto"/>
                        </w:rPr>
                        <w:t xml:space="preserve">ow to Understand Human </w:t>
                      </w:r>
                      <w:r w:rsidR="0032399C" w:rsidRPr="0032399C">
                        <w:rPr>
                          <w:rStyle w:val="TableNameChar"/>
                          <w:color w:val="auto"/>
                        </w:rPr>
                        <w:t>B</w:t>
                      </w:r>
                      <w:r w:rsidRPr="0032399C">
                        <w:rPr>
                          <w:rStyle w:val="TableNameChar"/>
                          <w:color w:val="auto"/>
                        </w:rPr>
                        <w:t xml:space="preserve">eing </w:t>
                      </w:r>
                      <w:r w:rsidR="0032399C" w:rsidRPr="0032399C">
                        <w:rPr>
                          <w:rStyle w:val="TableNameChar"/>
                          <w:color w:val="auto"/>
                        </w:rPr>
                        <w:t>a</w:t>
                      </w:r>
                      <w:r w:rsidRPr="0032399C">
                        <w:rPr>
                          <w:rStyle w:val="TableNameChar"/>
                          <w:color w:val="auto"/>
                        </w:rPr>
                        <w:t xml:space="preserve">nd How to </w:t>
                      </w:r>
                      <w:r w:rsidR="0032399C" w:rsidRPr="0032399C">
                        <w:rPr>
                          <w:rStyle w:val="TableNameChar"/>
                          <w:color w:val="auto"/>
                        </w:rPr>
                        <w:t>I</w:t>
                      </w:r>
                      <w:r w:rsidRPr="0032399C">
                        <w:rPr>
                          <w:rStyle w:val="TableNameChar"/>
                          <w:color w:val="auto"/>
                        </w:rPr>
                        <w:t>mprove it</w:t>
                      </w:r>
                    </w:p>
                    <w:p w14:paraId="5DD36BBF" w14:textId="77777777" w:rsidR="0032399C" w:rsidRDefault="0032399C" w:rsidP="0032399C">
                      <w:pPr>
                        <w:pStyle w:val="paperbody"/>
                        <w:rPr>
                          <w:rStyle w:val="TableNameChar"/>
                          <w:color w:val="auto"/>
                        </w:rPr>
                      </w:pPr>
                    </w:p>
                    <w:p w14:paraId="015790E8" w14:textId="77777777" w:rsidR="0032399C" w:rsidRDefault="0032399C" w:rsidP="0032399C">
                      <w:pPr>
                        <w:pStyle w:val="paperbody"/>
                        <w:jc w:val="center"/>
                        <w:rPr>
                          <w:rStyle w:val="TableNameChar"/>
                          <w:color w:val="auto"/>
                        </w:rPr>
                      </w:pPr>
                    </w:p>
                    <w:p w14:paraId="27FA47FB" w14:textId="77777777" w:rsidR="0032399C" w:rsidRDefault="0032399C" w:rsidP="0032399C">
                      <w:pPr>
                        <w:pStyle w:val="paperbody"/>
                        <w:jc w:val="center"/>
                        <w:rPr>
                          <w:rStyle w:val="TableNameChar"/>
                          <w:color w:val="auto"/>
                        </w:rPr>
                      </w:pPr>
                    </w:p>
                    <w:p w14:paraId="13925BC3" w14:textId="77777777" w:rsidR="0032399C" w:rsidRPr="0032399C" w:rsidRDefault="0032399C" w:rsidP="0032399C">
                      <w:pPr>
                        <w:pStyle w:val="paperbody"/>
                        <w:jc w:val="center"/>
                        <w:rPr>
                          <w:color w:val="auto"/>
                        </w:rPr>
                      </w:pPr>
                    </w:p>
                  </w:txbxContent>
                </v:textbox>
                <w10:wrap type="topAndBottom" anchorx="margin"/>
              </v:shape>
            </w:pict>
          </mc:Fallback>
        </mc:AlternateContent>
      </w:r>
    </w:p>
    <w:p w14:paraId="0CC25947" w14:textId="790DB67B" w:rsidR="00604FB9" w:rsidRDefault="00434703" w:rsidP="00434703">
      <w:pPr>
        <w:pStyle w:val="Heading2"/>
      </w:pPr>
      <w:r>
        <w:t>System Design</w:t>
      </w:r>
    </w:p>
    <w:p w14:paraId="223C6BC4" w14:textId="77777777" w:rsidR="0032399C" w:rsidRDefault="00434703" w:rsidP="00434703">
      <w:pPr>
        <w:pStyle w:val="paperbody"/>
      </w:pPr>
      <w:r w:rsidRPr="00434703">
        <w:t xml:space="preserve">Our cloud-native LMS architecture, as illustrated in Figure 1, integrates six interconnected layers addressing key educational technology challenges [8]. While traditional LMS architectures face significant limitations in scalability and adaptability [9], our solution leverages advanced cloud technologies including NextJS for web applications and AWS API Gateway for unified access [10]. The foundational infrastructure utilizes AWS EKS with Lambda Functions for efficient containerized and serverless computing, particularly crucial during peak educational activities and examination periods [11]. This hybrid approach ensures consistent performance while optimizing resource utilization across varying </w:t>
      </w:r>
    </w:p>
    <w:p w14:paraId="0BF19636" w14:textId="77777777" w:rsidR="0032399C" w:rsidRDefault="0032399C" w:rsidP="00434703">
      <w:pPr>
        <w:pStyle w:val="paperbody"/>
      </w:pPr>
    </w:p>
    <w:p w14:paraId="4F4108DD" w14:textId="02FF01B8" w:rsidR="00434703" w:rsidRDefault="00434703" w:rsidP="00434703">
      <w:pPr>
        <w:pStyle w:val="paperbody"/>
      </w:pPr>
      <w:r w:rsidRPr="00434703">
        <w:t>workload demands. The system’s core functionality is distributed across four essential microservices—User Management, Content Delivery, Analytics, and Authentication [12]—enabling independent scaling and maintenance of each component. This modular architecture is supported by a sophisticated storage framework utilizing Amazon RDS for structured data, S3 Buckets for object storage, Elastic</w:t>
      </w:r>
      <w:r>
        <w:t xml:space="preserve"> </w:t>
      </w:r>
      <w:r w:rsidRPr="00434703">
        <w:t>Cache for performance optimization, and CloudFront for efficient content delivery [13]. The media processing pipeline, a critical component for modern educational content, is powered by AWS Elemental services including Media</w:t>
      </w:r>
      <w:r>
        <w:t xml:space="preserve"> </w:t>
      </w:r>
      <w:r w:rsidRPr="00434703">
        <w:t>Convert,</w:t>
      </w:r>
      <w:r>
        <w:t xml:space="preserve"> </w:t>
      </w:r>
      <w:r w:rsidRPr="00434703">
        <w:t>Media</w:t>
      </w:r>
      <w:r>
        <w:t xml:space="preserve"> </w:t>
      </w:r>
      <w:r w:rsidRPr="00434703">
        <w:t xml:space="preserve">Store, </w:t>
      </w:r>
      <w:r w:rsidRPr="005375C9">
        <w:rPr>
          <w:kern w:val="0"/>
        </w:rPr>
        <w:t>and</w:t>
      </w:r>
      <w:r w:rsidRPr="00434703">
        <w:t xml:space="preserve"> Media</w:t>
      </w:r>
      <w:r>
        <w:t xml:space="preserve"> </w:t>
      </w:r>
      <w:r w:rsidRPr="00434703">
        <w:t>Package [14], ensuring seamless delivery of multimedia educational resources across diverse client platforms and network conditions.</w:t>
      </w:r>
    </w:p>
    <w:p w14:paraId="779B0F09" w14:textId="77777777" w:rsidR="00B17518" w:rsidRDefault="00B17518" w:rsidP="00222514">
      <w:pPr>
        <w:pStyle w:val="captionstyle"/>
        <w:spacing w:after="0"/>
        <w:sectPr w:rsidR="00B17518" w:rsidSect="005265EC">
          <w:type w:val="continuous"/>
          <w:pgSz w:w="11906" w:h="16838" w:code="9"/>
          <w:pgMar w:top="1440" w:right="1440" w:bottom="1440" w:left="1440" w:header="720" w:footer="720" w:gutter="0"/>
          <w:cols w:num="2" w:space="432"/>
          <w:docGrid w:linePitch="360"/>
        </w:sectPr>
      </w:pPr>
    </w:p>
    <w:p w14:paraId="2EA7F139" w14:textId="0A4254CE" w:rsidR="00222514" w:rsidRDefault="00E9668D" w:rsidP="00222514">
      <w:pPr>
        <w:pStyle w:val="captionstyle"/>
        <w:spacing w:after="0"/>
      </w:pPr>
      <w:r w:rsidRPr="00E9668D">
        <w:t xml:space="preserve">TABLE </w:t>
      </w:r>
      <w:r>
        <w:fldChar w:fldCharType="begin"/>
      </w:r>
      <w:r>
        <w:instrText xml:space="preserve"> SEQ TABLE \* ROMAN </w:instrText>
      </w:r>
      <w:r>
        <w:fldChar w:fldCharType="separate"/>
      </w:r>
      <w:r w:rsidR="0041759C">
        <w:rPr>
          <w:noProof/>
        </w:rPr>
        <w:t>I</w:t>
      </w:r>
      <w:r>
        <w:fldChar w:fldCharType="end"/>
      </w:r>
    </w:p>
    <w:p w14:paraId="409F5E67" w14:textId="455041D2" w:rsidR="00E9668D" w:rsidRPr="005375C9" w:rsidRDefault="00222514" w:rsidP="00222514">
      <w:pPr>
        <w:pStyle w:val="TableName"/>
        <w:rPr>
          <w:sz w:val="14"/>
          <w:szCs w:val="14"/>
        </w:rPr>
      </w:pPr>
      <w:r w:rsidRPr="005375C9">
        <w:t>E</w:t>
      </w:r>
      <w:r w:rsidRPr="005375C9">
        <w:rPr>
          <w:sz w:val="14"/>
          <w:szCs w:val="14"/>
        </w:rPr>
        <w:t xml:space="preserve">VOLUTION OF </w:t>
      </w:r>
      <w:r w:rsidRPr="005375C9">
        <w:t>L</w:t>
      </w:r>
      <w:r w:rsidRPr="005375C9">
        <w:rPr>
          <w:sz w:val="14"/>
          <w:szCs w:val="14"/>
        </w:rPr>
        <w:t xml:space="preserve">EARNING </w:t>
      </w:r>
      <w:r w:rsidRPr="005375C9">
        <w:t>M</w:t>
      </w:r>
      <w:r w:rsidRPr="005375C9">
        <w:rPr>
          <w:sz w:val="14"/>
          <w:szCs w:val="14"/>
        </w:rPr>
        <w:t xml:space="preserve">ANAGEMENT </w:t>
      </w:r>
      <w:r w:rsidRPr="005375C9">
        <w:rPr>
          <w:sz w:val="20"/>
          <w:szCs w:val="20"/>
        </w:rPr>
        <w:t>S</w:t>
      </w:r>
      <w:r w:rsidRPr="005375C9">
        <w:rPr>
          <w:sz w:val="14"/>
          <w:szCs w:val="14"/>
        </w:rPr>
        <w:t>YSTEMS</w:t>
      </w:r>
    </w:p>
    <w:p w14:paraId="61B28754" w14:textId="77777777" w:rsidR="00B17518" w:rsidRDefault="00B17518" w:rsidP="00D761C1">
      <w:pPr>
        <w:pStyle w:val="Table-H"/>
        <w:jc w:val="center"/>
        <w:sectPr w:rsidR="00B17518" w:rsidSect="00B17518">
          <w:type w:val="continuous"/>
          <w:pgSz w:w="11906" w:h="16838" w:code="9"/>
          <w:pgMar w:top="1440" w:right="1440" w:bottom="1440" w:left="1440" w:header="720" w:footer="720" w:gutter="0"/>
          <w:cols w:space="432"/>
          <w:docGrid w:linePitch="360"/>
        </w:sectPr>
      </w:pPr>
    </w:p>
    <w:tbl>
      <w:tblPr>
        <w:tblStyle w:val="TableGrid"/>
        <w:tblW w:w="5004" w:type="pct"/>
        <w:jc w:val="center"/>
        <w:tblLook w:val="04A0" w:firstRow="1" w:lastRow="0" w:firstColumn="1" w:lastColumn="0" w:noHBand="0" w:noVBand="1"/>
      </w:tblPr>
      <w:tblGrid>
        <w:gridCol w:w="1489"/>
        <w:gridCol w:w="1577"/>
        <w:gridCol w:w="1642"/>
        <w:gridCol w:w="1460"/>
        <w:gridCol w:w="1420"/>
        <w:gridCol w:w="1435"/>
      </w:tblGrid>
      <w:tr w:rsidR="00270DF8" w14:paraId="27C063AE" w14:textId="4A828A9F" w:rsidTr="0061718C">
        <w:trPr>
          <w:trHeight w:val="146"/>
          <w:jc w:val="center"/>
        </w:trPr>
        <w:tc>
          <w:tcPr>
            <w:tcW w:w="825" w:type="pct"/>
            <w:vMerge w:val="restart"/>
            <w:vAlign w:val="center"/>
          </w:tcPr>
          <w:p w14:paraId="1A70636F" w14:textId="3F2C4073" w:rsidR="002840DE" w:rsidRDefault="002840DE" w:rsidP="00D761C1">
            <w:pPr>
              <w:pStyle w:val="Table-H"/>
              <w:jc w:val="center"/>
            </w:pPr>
            <w:r>
              <w:t>Gender</w:t>
            </w:r>
          </w:p>
        </w:tc>
        <w:tc>
          <w:tcPr>
            <w:tcW w:w="874" w:type="pct"/>
            <w:vMerge w:val="restart"/>
            <w:vAlign w:val="center"/>
          </w:tcPr>
          <w:p w14:paraId="64A35471" w14:textId="1FC0BDDA" w:rsidR="002840DE" w:rsidRDefault="002840DE" w:rsidP="00D761C1">
            <w:pPr>
              <w:pStyle w:val="Table-H"/>
              <w:jc w:val="center"/>
            </w:pPr>
            <w:r>
              <w:t>Speaker</w:t>
            </w:r>
          </w:p>
        </w:tc>
        <w:tc>
          <w:tcPr>
            <w:tcW w:w="2506" w:type="pct"/>
            <w:gridSpan w:val="3"/>
            <w:vAlign w:val="center"/>
          </w:tcPr>
          <w:p w14:paraId="68EB58F3" w14:textId="260FFD43" w:rsidR="002840DE" w:rsidRDefault="002840DE" w:rsidP="00D761C1">
            <w:pPr>
              <w:pStyle w:val="Table-H"/>
              <w:jc w:val="center"/>
            </w:pPr>
            <w:r>
              <w:t>Utterance</w:t>
            </w:r>
          </w:p>
        </w:tc>
        <w:tc>
          <w:tcPr>
            <w:tcW w:w="795" w:type="pct"/>
            <w:vMerge w:val="restart"/>
            <w:vAlign w:val="center"/>
          </w:tcPr>
          <w:p w14:paraId="0D0CD06E" w14:textId="447D8C94" w:rsidR="002840DE" w:rsidRDefault="002840DE" w:rsidP="00D761C1">
            <w:pPr>
              <w:pStyle w:val="Table-H"/>
              <w:jc w:val="center"/>
            </w:pPr>
            <w:r>
              <w:t>Length</w:t>
            </w:r>
          </w:p>
        </w:tc>
      </w:tr>
      <w:tr w:rsidR="00B17518" w14:paraId="08892125" w14:textId="77777777" w:rsidTr="0061718C">
        <w:trPr>
          <w:trHeight w:val="144"/>
          <w:jc w:val="center"/>
        </w:trPr>
        <w:tc>
          <w:tcPr>
            <w:tcW w:w="825" w:type="pct"/>
            <w:vMerge/>
            <w:vAlign w:val="center"/>
          </w:tcPr>
          <w:p w14:paraId="7369EB69" w14:textId="77777777" w:rsidR="002840DE" w:rsidRDefault="002840DE" w:rsidP="00D761C1">
            <w:pPr>
              <w:pStyle w:val="Table-H"/>
              <w:jc w:val="center"/>
            </w:pPr>
          </w:p>
        </w:tc>
        <w:tc>
          <w:tcPr>
            <w:tcW w:w="874" w:type="pct"/>
            <w:vMerge/>
            <w:vAlign w:val="center"/>
          </w:tcPr>
          <w:p w14:paraId="4179138E" w14:textId="77777777" w:rsidR="002840DE" w:rsidRDefault="002840DE" w:rsidP="00D761C1">
            <w:pPr>
              <w:pStyle w:val="Table-H"/>
              <w:jc w:val="center"/>
            </w:pPr>
          </w:p>
        </w:tc>
        <w:tc>
          <w:tcPr>
            <w:tcW w:w="910" w:type="pct"/>
            <w:vAlign w:val="center"/>
          </w:tcPr>
          <w:p w14:paraId="5561D89E" w14:textId="3C182BB5" w:rsidR="002840DE" w:rsidRDefault="002840DE" w:rsidP="00D761C1">
            <w:pPr>
              <w:pStyle w:val="Table-H"/>
              <w:jc w:val="center"/>
            </w:pPr>
            <w:r>
              <w:t>Training</w:t>
            </w:r>
          </w:p>
        </w:tc>
        <w:tc>
          <w:tcPr>
            <w:tcW w:w="809" w:type="pct"/>
            <w:vAlign w:val="center"/>
          </w:tcPr>
          <w:p w14:paraId="25C00070" w14:textId="03A60527" w:rsidR="002840DE" w:rsidRDefault="002840DE" w:rsidP="00D761C1">
            <w:pPr>
              <w:pStyle w:val="Table-H"/>
              <w:jc w:val="center"/>
            </w:pPr>
            <w:r>
              <w:t>Tasting</w:t>
            </w:r>
          </w:p>
        </w:tc>
        <w:tc>
          <w:tcPr>
            <w:tcW w:w="787" w:type="pct"/>
            <w:vAlign w:val="center"/>
          </w:tcPr>
          <w:p w14:paraId="5CF00487" w14:textId="1FC3A954" w:rsidR="002840DE" w:rsidRDefault="002840DE" w:rsidP="00D761C1">
            <w:pPr>
              <w:pStyle w:val="Table-H"/>
              <w:jc w:val="center"/>
            </w:pPr>
            <w:r>
              <w:t>Total</w:t>
            </w:r>
          </w:p>
        </w:tc>
        <w:tc>
          <w:tcPr>
            <w:tcW w:w="795" w:type="pct"/>
            <w:vMerge/>
            <w:vAlign w:val="center"/>
          </w:tcPr>
          <w:p w14:paraId="7EEA95FE" w14:textId="77777777" w:rsidR="002840DE" w:rsidRDefault="002840DE" w:rsidP="00D761C1">
            <w:pPr>
              <w:pStyle w:val="Table-H"/>
              <w:jc w:val="center"/>
            </w:pPr>
          </w:p>
        </w:tc>
      </w:tr>
      <w:tr w:rsidR="00270DF8" w14:paraId="4CBB5EA9" w14:textId="77777777" w:rsidTr="0061718C">
        <w:trPr>
          <w:trHeight w:val="144"/>
          <w:jc w:val="center"/>
        </w:trPr>
        <w:tc>
          <w:tcPr>
            <w:tcW w:w="825" w:type="pct"/>
            <w:vAlign w:val="center"/>
          </w:tcPr>
          <w:p w14:paraId="6B7B6A78" w14:textId="42191F23" w:rsidR="00270DF8" w:rsidRDefault="00270DF8" w:rsidP="00D761C1">
            <w:pPr>
              <w:pStyle w:val="TableBady"/>
            </w:pPr>
            <w:r>
              <w:t>Male</w:t>
            </w:r>
          </w:p>
        </w:tc>
        <w:tc>
          <w:tcPr>
            <w:tcW w:w="874" w:type="pct"/>
            <w:vAlign w:val="center"/>
          </w:tcPr>
          <w:p w14:paraId="78B06BD9" w14:textId="42579EF3" w:rsidR="00270DF8" w:rsidRDefault="00270DF8" w:rsidP="00D761C1">
            <w:pPr>
              <w:pStyle w:val="TableBady"/>
            </w:pPr>
            <w:r>
              <w:t>30</w:t>
            </w:r>
          </w:p>
        </w:tc>
        <w:tc>
          <w:tcPr>
            <w:tcW w:w="910" w:type="pct"/>
            <w:vAlign w:val="center"/>
          </w:tcPr>
          <w:p w14:paraId="23265BCB" w14:textId="6F9779F4" w:rsidR="00270DF8" w:rsidRDefault="00270DF8" w:rsidP="00D761C1">
            <w:pPr>
              <w:pStyle w:val="TableBady"/>
            </w:pPr>
            <w:r>
              <w:t>3834</w:t>
            </w:r>
          </w:p>
        </w:tc>
        <w:tc>
          <w:tcPr>
            <w:tcW w:w="809" w:type="pct"/>
            <w:vAlign w:val="center"/>
          </w:tcPr>
          <w:p w14:paraId="119C4D3F" w14:textId="147AB99E" w:rsidR="00270DF8" w:rsidRDefault="00270DF8" w:rsidP="00D761C1">
            <w:pPr>
              <w:pStyle w:val="TableBady"/>
            </w:pPr>
            <w:r>
              <w:t>7344</w:t>
            </w:r>
          </w:p>
        </w:tc>
        <w:tc>
          <w:tcPr>
            <w:tcW w:w="787" w:type="pct"/>
            <w:vAlign w:val="center"/>
          </w:tcPr>
          <w:p w14:paraId="344C1CD7" w14:textId="471E63E2" w:rsidR="00270DF8" w:rsidRDefault="00270DF8" w:rsidP="00D761C1">
            <w:pPr>
              <w:pStyle w:val="TableBady"/>
            </w:pPr>
            <w:r>
              <w:t>234324</w:t>
            </w:r>
          </w:p>
        </w:tc>
        <w:tc>
          <w:tcPr>
            <w:tcW w:w="795" w:type="pct"/>
            <w:vAlign w:val="center"/>
          </w:tcPr>
          <w:p w14:paraId="66FB2B5C" w14:textId="36C40745" w:rsidR="00270DF8" w:rsidRDefault="00D761C1" w:rsidP="00D761C1">
            <w:pPr>
              <w:pStyle w:val="TableBady"/>
            </w:pPr>
            <w:r>
              <w:t>3ft 5in</w:t>
            </w:r>
          </w:p>
        </w:tc>
      </w:tr>
      <w:tr w:rsidR="00D761C1" w14:paraId="08ECE678" w14:textId="77777777" w:rsidTr="0061718C">
        <w:trPr>
          <w:trHeight w:val="144"/>
          <w:jc w:val="center"/>
        </w:trPr>
        <w:tc>
          <w:tcPr>
            <w:tcW w:w="825" w:type="pct"/>
            <w:vAlign w:val="center"/>
          </w:tcPr>
          <w:p w14:paraId="6750D63B" w14:textId="3FEC2473" w:rsidR="00D761C1" w:rsidRDefault="00D761C1" w:rsidP="00D761C1">
            <w:pPr>
              <w:pStyle w:val="TableBady"/>
            </w:pPr>
            <w:r>
              <w:t>Female</w:t>
            </w:r>
          </w:p>
        </w:tc>
        <w:tc>
          <w:tcPr>
            <w:tcW w:w="874" w:type="pct"/>
            <w:vAlign w:val="center"/>
          </w:tcPr>
          <w:p w14:paraId="23377605" w14:textId="4CA2C14C" w:rsidR="00D761C1" w:rsidRDefault="00D761C1" w:rsidP="00D761C1">
            <w:pPr>
              <w:pStyle w:val="TableBady"/>
            </w:pPr>
            <w:r>
              <w:t>20</w:t>
            </w:r>
          </w:p>
        </w:tc>
        <w:tc>
          <w:tcPr>
            <w:tcW w:w="910" w:type="pct"/>
            <w:vAlign w:val="center"/>
          </w:tcPr>
          <w:p w14:paraId="21B75677" w14:textId="4482736C" w:rsidR="00D761C1" w:rsidRDefault="00D761C1" w:rsidP="00D761C1">
            <w:pPr>
              <w:pStyle w:val="TableBady"/>
            </w:pPr>
            <w:r>
              <w:t>4345</w:t>
            </w:r>
          </w:p>
        </w:tc>
        <w:tc>
          <w:tcPr>
            <w:tcW w:w="809" w:type="pct"/>
            <w:vAlign w:val="center"/>
          </w:tcPr>
          <w:p w14:paraId="117CD2FF" w14:textId="79CC627B" w:rsidR="00D761C1" w:rsidRDefault="00D761C1" w:rsidP="00D761C1">
            <w:pPr>
              <w:pStyle w:val="TableBady"/>
            </w:pPr>
            <w:r>
              <w:t>535</w:t>
            </w:r>
          </w:p>
        </w:tc>
        <w:tc>
          <w:tcPr>
            <w:tcW w:w="787" w:type="pct"/>
            <w:vAlign w:val="center"/>
          </w:tcPr>
          <w:p w14:paraId="7CB74A37" w14:textId="08587220" w:rsidR="00D761C1" w:rsidRDefault="00D761C1" w:rsidP="00D761C1">
            <w:pPr>
              <w:pStyle w:val="TableBady"/>
            </w:pPr>
            <w:r>
              <w:t>23535</w:t>
            </w:r>
          </w:p>
        </w:tc>
        <w:tc>
          <w:tcPr>
            <w:tcW w:w="795" w:type="pct"/>
            <w:vAlign w:val="center"/>
          </w:tcPr>
          <w:p w14:paraId="1EA7080F" w14:textId="594A2B4F" w:rsidR="00D761C1" w:rsidRDefault="00D761C1" w:rsidP="00D761C1">
            <w:pPr>
              <w:pStyle w:val="TableBady"/>
            </w:pPr>
            <w:r>
              <w:t>2ft 4in</w:t>
            </w:r>
          </w:p>
        </w:tc>
      </w:tr>
    </w:tbl>
    <w:p w14:paraId="18FE8759" w14:textId="77777777" w:rsidR="00B17518" w:rsidRDefault="00B17518" w:rsidP="005375C9">
      <w:pPr>
        <w:pStyle w:val="Table-H"/>
        <w:sectPr w:rsidR="00B17518" w:rsidSect="00B17518">
          <w:type w:val="continuous"/>
          <w:pgSz w:w="11906" w:h="16838" w:code="9"/>
          <w:pgMar w:top="1440" w:right="1440" w:bottom="1440" w:left="1440" w:header="720" w:footer="720" w:gutter="0"/>
          <w:cols w:space="432"/>
          <w:docGrid w:linePitch="360"/>
        </w:sectPr>
      </w:pPr>
    </w:p>
    <w:p w14:paraId="7A9D302B" w14:textId="77777777" w:rsidR="0061718C" w:rsidRDefault="0061718C" w:rsidP="0061718C">
      <w:pPr>
        <w:pStyle w:val="Heading2"/>
      </w:pPr>
      <w:r>
        <w:t>System Design</w:t>
      </w:r>
    </w:p>
    <w:p w14:paraId="7B4DE125" w14:textId="77777777" w:rsidR="0061718C" w:rsidRDefault="0061718C" w:rsidP="0061718C">
      <w:pPr>
        <w:pStyle w:val="paperbody"/>
      </w:pPr>
      <w:r w:rsidRPr="00434703">
        <w:t xml:space="preserve">Our cloud-native LMS architecture, as illustrated in Figure 1, integrates six interconnected layers addressing key educational technology challenges [8]. While traditional LMS architectures face significant limitations in scalability and adaptability [9], our solution leverages advanced cloud technologies including NextJS for web applications and AWS API Gateway for unified access [10]. The foundational infrastructure utilizes AWS EKS with Lambda Functions for efficient containerized and serverless computing, particularly crucial during peak educational activities and examination periods [11]. This hybrid approach ensures consistent performance while optimizing resource utilization across varying </w:t>
      </w:r>
    </w:p>
    <w:p w14:paraId="75C34EA3" w14:textId="77777777" w:rsidR="0061718C" w:rsidRDefault="0061718C" w:rsidP="0061718C">
      <w:pPr>
        <w:pStyle w:val="paperbody"/>
      </w:pPr>
    </w:p>
    <w:p w14:paraId="60ACA957" w14:textId="77777777" w:rsidR="0061718C" w:rsidRDefault="0061718C" w:rsidP="0061718C">
      <w:pPr>
        <w:pStyle w:val="paperbody"/>
      </w:pPr>
      <w:r w:rsidRPr="00434703">
        <w:t>workload demands. The system’s core functionality is distributed across four essential microservices—User Management, Content Delivery, Analytics, and Authentication [12]—enabling independent scaling and maintenance of each component. This modular architecture is supported by a sophisticated storage framework utilizing Amazon RDS for structured data, S3 Buckets for object storage, Elastic</w:t>
      </w:r>
      <w:r>
        <w:t xml:space="preserve"> </w:t>
      </w:r>
      <w:r w:rsidRPr="00434703">
        <w:t>Cache for performance optimization, and CloudFront for efficient content delivery [13]. The media processing pipeline, a critical component for modern educational content, is powered by AWS Elemental services including Media</w:t>
      </w:r>
      <w:r>
        <w:t xml:space="preserve"> </w:t>
      </w:r>
      <w:r w:rsidRPr="00434703">
        <w:t>Convert,</w:t>
      </w:r>
      <w:r>
        <w:t xml:space="preserve"> </w:t>
      </w:r>
      <w:r w:rsidRPr="00434703">
        <w:t>Media</w:t>
      </w:r>
      <w:r>
        <w:t xml:space="preserve"> </w:t>
      </w:r>
      <w:r w:rsidRPr="00434703">
        <w:t xml:space="preserve">Store, </w:t>
      </w:r>
      <w:r w:rsidRPr="005375C9">
        <w:rPr>
          <w:kern w:val="0"/>
        </w:rPr>
        <w:t>and</w:t>
      </w:r>
      <w:r w:rsidRPr="00434703">
        <w:t xml:space="preserve"> Media</w:t>
      </w:r>
      <w:r>
        <w:t xml:space="preserve"> </w:t>
      </w:r>
      <w:r w:rsidRPr="00434703">
        <w:t>Package [14], ensuring seamless delivery of multimedia educational resources across diverse client platforms and network conditions.</w:t>
      </w:r>
    </w:p>
    <w:p w14:paraId="7990DDB5" w14:textId="77777777" w:rsidR="0061718C" w:rsidRDefault="0061718C" w:rsidP="0061718C">
      <w:pPr>
        <w:pStyle w:val="Heading2"/>
      </w:pPr>
      <w:r>
        <w:lastRenderedPageBreak/>
        <w:t>System Design</w:t>
      </w:r>
    </w:p>
    <w:p w14:paraId="625F3D86" w14:textId="1E37A13C" w:rsidR="005375C9" w:rsidRDefault="0061718C" w:rsidP="0061718C">
      <w:pPr>
        <w:pStyle w:val="paperbody"/>
      </w:pPr>
      <w:r w:rsidRPr="00434703">
        <w:t>Our cloud-native LMS architecture, as illustrated in Figure 1, integrates six interconnected layers addressing key educational technology challenges [8]. While traditional LMS architectures face significant limitations in scalability and adaptability [9], our solution leverages advanced cloud technologies including NextJS for web applications and AWS API Gateway for unified access [10]. The foundational infrastructure utilizes AWS EKS with Lambda Functions for efficient containerized and serverless computing, particularly crucial during peak educational activities and examination periods [11]. This hybrid approach ensures consistent performance while optimizing resource utilization across varying workload demands.</w:t>
      </w:r>
      <w:r>
        <w:br w:type="column"/>
      </w:r>
      <w:r w:rsidRPr="00434703">
        <w:t>The system’s core functionality is distributed across four essential microservices—User Management, Content Delivery, Analytics, and Authentication [12]—enabling independent scaling and maintenance of each component. This modular architecture is supported by a sophisticated storage framework utilizing Amazon RDS for structured data, S3 Buckets for object storage, Elastic</w:t>
      </w:r>
      <w:r>
        <w:t xml:space="preserve"> </w:t>
      </w:r>
      <w:r w:rsidRPr="00434703">
        <w:t>Cache for performance optimization, and CloudFront for efficient content delivery [13]. The media processing pipeline, a critical component for modern educational content, is powered by AWS Elemental services including Media</w:t>
      </w:r>
      <w:r>
        <w:t xml:space="preserve"> </w:t>
      </w:r>
      <w:r w:rsidRPr="00434703">
        <w:t>Convert,</w:t>
      </w:r>
      <w:r>
        <w:t xml:space="preserve"> </w:t>
      </w:r>
      <w:r w:rsidRPr="00434703">
        <w:t>Media</w:t>
      </w:r>
      <w:r>
        <w:t xml:space="preserve"> </w:t>
      </w:r>
      <w:r w:rsidRPr="00434703">
        <w:t xml:space="preserve">Store, </w:t>
      </w:r>
      <w:r w:rsidRPr="005375C9">
        <w:rPr>
          <w:kern w:val="0"/>
        </w:rPr>
        <w:t>and</w:t>
      </w:r>
      <w:r w:rsidRPr="00434703">
        <w:t xml:space="preserve"> Media</w:t>
      </w:r>
      <w:r>
        <w:t xml:space="preserve"> </w:t>
      </w:r>
      <w:r w:rsidRPr="00434703">
        <w:t>Package [14], ensuring seamless delivery of multimedia educational resources across diverse client platforms and network conditions.</w:t>
      </w:r>
    </w:p>
    <w:p w14:paraId="6B726D0C" w14:textId="77777777" w:rsidR="00B17518" w:rsidRDefault="00B17518" w:rsidP="005375C9">
      <w:pPr>
        <w:pStyle w:val="TableName"/>
        <w:spacing w:after="0"/>
        <w:sectPr w:rsidR="00B17518" w:rsidSect="005265EC">
          <w:type w:val="continuous"/>
          <w:pgSz w:w="11906" w:h="16838" w:code="9"/>
          <w:pgMar w:top="1440" w:right="1440" w:bottom="1440" w:left="1440" w:header="720" w:footer="720" w:gutter="0"/>
          <w:cols w:num="2" w:space="432"/>
          <w:docGrid w:linePitch="360"/>
        </w:sectPr>
      </w:pPr>
    </w:p>
    <w:p w14:paraId="364CF506" w14:textId="74AAD60E" w:rsidR="005375C9" w:rsidRDefault="005375C9" w:rsidP="005375C9">
      <w:pPr>
        <w:pStyle w:val="TableName"/>
        <w:spacing w:after="0"/>
      </w:pPr>
      <w:r>
        <w:t>T</w:t>
      </w:r>
      <w:r w:rsidR="0032399C">
        <w:t>ABLE</w:t>
      </w:r>
      <w:r>
        <w:t xml:space="preserve"> </w:t>
      </w:r>
      <w:r>
        <w:fldChar w:fldCharType="begin"/>
      </w:r>
      <w:r>
        <w:instrText xml:space="preserve"> SEQ Table \* ROMAN </w:instrText>
      </w:r>
      <w:r>
        <w:fldChar w:fldCharType="separate"/>
      </w:r>
      <w:r w:rsidR="0041759C">
        <w:rPr>
          <w:noProof/>
        </w:rPr>
        <w:t>II</w:t>
      </w:r>
      <w:r>
        <w:fldChar w:fldCharType="end"/>
      </w:r>
    </w:p>
    <w:p w14:paraId="13E3120A" w14:textId="38CA22D6" w:rsidR="005375C9" w:rsidRPr="0061718C" w:rsidRDefault="005375C9" w:rsidP="005375C9">
      <w:pPr>
        <w:pStyle w:val="TableName"/>
        <w:rPr>
          <w:sz w:val="20"/>
          <w:szCs w:val="20"/>
        </w:rPr>
      </w:pPr>
      <w:r w:rsidRPr="0061718C">
        <w:t>C</w:t>
      </w:r>
      <w:r w:rsidRPr="0061718C">
        <w:rPr>
          <w:sz w:val="14"/>
          <w:szCs w:val="14"/>
        </w:rPr>
        <w:t>OMPARATIVE</w:t>
      </w:r>
      <w:r w:rsidRPr="0061718C">
        <w:rPr>
          <w:sz w:val="20"/>
          <w:szCs w:val="20"/>
        </w:rPr>
        <w:t xml:space="preserve"> </w:t>
      </w:r>
      <w:r w:rsidRPr="0061718C">
        <w:t>A</w:t>
      </w:r>
      <w:r w:rsidRPr="0061718C">
        <w:rPr>
          <w:sz w:val="14"/>
          <w:szCs w:val="14"/>
        </w:rPr>
        <w:t>NALYSIS</w:t>
      </w:r>
      <w:r w:rsidRPr="0061718C">
        <w:rPr>
          <w:sz w:val="20"/>
          <w:szCs w:val="20"/>
        </w:rPr>
        <w:t xml:space="preserve"> </w:t>
      </w:r>
      <w:r w:rsidRPr="0061718C">
        <w:rPr>
          <w:sz w:val="14"/>
          <w:szCs w:val="14"/>
        </w:rPr>
        <w:t>OF</w:t>
      </w:r>
      <w:r w:rsidRPr="0061718C">
        <w:rPr>
          <w:sz w:val="20"/>
          <w:szCs w:val="20"/>
        </w:rPr>
        <w:t xml:space="preserve"> </w:t>
      </w:r>
      <w:r w:rsidRPr="0061718C">
        <w:t>C</w:t>
      </w:r>
      <w:r w:rsidRPr="0061718C">
        <w:rPr>
          <w:sz w:val="14"/>
          <w:szCs w:val="14"/>
        </w:rPr>
        <w:t>LOUD</w:t>
      </w:r>
      <w:r w:rsidRPr="0061718C">
        <w:t xml:space="preserve"> A</w:t>
      </w:r>
      <w:r w:rsidRPr="0061718C">
        <w:rPr>
          <w:sz w:val="14"/>
          <w:szCs w:val="14"/>
        </w:rPr>
        <w:t>DOPTION</w:t>
      </w:r>
      <w:r w:rsidRPr="0061718C">
        <w:rPr>
          <w:sz w:val="16"/>
          <w:szCs w:val="16"/>
        </w:rPr>
        <w:t xml:space="preserve"> </w:t>
      </w:r>
      <w:r w:rsidRPr="0061718C">
        <w:rPr>
          <w:sz w:val="14"/>
          <w:szCs w:val="14"/>
        </w:rPr>
        <w:t>IN</w:t>
      </w:r>
      <w:r w:rsidRPr="0061718C">
        <w:t xml:space="preserve"> E</w:t>
      </w:r>
      <w:r w:rsidRPr="0061718C">
        <w:rPr>
          <w:sz w:val="14"/>
          <w:szCs w:val="14"/>
        </w:rPr>
        <w:t>DUCATION</w:t>
      </w:r>
    </w:p>
    <w:tbl>
      <w:tblPr>
        <w:tblStyle w:val="TableGrid"/>
        <w:tblW w:w="5000" w:type="pct"/>
        <w:jc w:val="center"/>
        <w:tblLook w:val="04A0" w:firstRow="1" w:lastRow="0" w:firstColumn="1" w:lastColumn="0" w:noHBand="0" w:noVBand="1"/>
      </w:tblPr>
      <w:tblGrid>
        <w:gridCol w:w="1475"/>
        <w:gridCol w:w="1569"/>
        <w:gridCol w:w="1673"/>
        <w:gridCol w:w="1443"/>
        <w:gridCol w:w="1401"/>
        <w:gridCol w:w="1455"/>
      </w:tblGrid>
      <w:tr w:rsidR="005375C9" w14:paraId="3C458E11" w14:textId="77777777" w:rsidTr="00B17518">
        <w:trPr>
          <w:trHeight w:val="97"/>
          <w:jc w:val="center"/>
        </w:trPr>
        <w:tc>
          <w:tcPr>
            <w:tcW w:w="818" w:type="pct"/>
            <w:vMerge w:val="restart"/>
            <w:vAlign w:val="center"/>
          </w:tcPr>
          <w:p w14:paraId="6786A878" w14:textId="77777777" w:rsidR="005375C9" w:rsidRDefault="005375C9" w:rsidP="005375C9">
            <w:pPr>
              <w:pStyle w:val="Table-H"/>
              <w:jc w:val="center"/>
            </w:pPr>
            <w:r>
              <w:t>Gender</w:t>
            </w:r>
          </w:p>
        </w:tc>
        <w:tc>
          <w:tcPr>
            <w:tcW w:w="870" w:type="pct"/>
            <w:vMerge w:val="restart"/>
            <w:vAlign w:val="center"/>
          </w:tcPr>
          <w:p w14:paraId="33F9E022" w14:textId="77777777" w:rsidR="005375C9" w:rsidRDefault="005375C9" w:rsidP="005375C9">
            <w:pPr>
              <w:pStyle w:val="Table-H"/>
              <w:jc w:val="center"/>
            </w:pPr>
            <w:r>
              <w:t>Speaker</w:t>
            </w:r>
          </w:p>
        </w:tc>
        <w:tc>
          <w:tcPr>
            <w:tcW w:w="2505" w:type="pct"/>
            <w:gridSpan w:val="3"/>
            <w:vAlign w:val="center"/>
          </w:tcPr>
          <w:p w14:paraId="14183858" w14:textId="77777777" w:rsidR="005375C9" w:rsidRDefault="005375C9" w:rsidP="005375C9">
            <w:pPr>
              <w:pStyle w:val="Table-H"/>
              <w:jc w:val="center"/>
            </w:pPr>
            <w:r>
              <w:t>Utterance</w:t>
            </w:r>
          </w:p>
        </w:tc>
        <w:tc>
          <w:tcPr>
            <w:tcW w:w="807" w:type="pct"/>
            <w:vMerge w:val="restart"/>
            <w:vAlign w:val="center"/>
          </w:tcPr>
          <w:p w14:paraId="00364018" w14:textId="77777777" w:rsidR="005375C9" w:rsidRDefault="005375C9" w:rsidP="005375C9">
            <w:pPr>
              <w:pStyle w:val="Table-H"/>
              <w:jc w:val="center"/>
            </w:pPr>
            <w:r>
              <w:t>Length</w:t>
            </w:r>
          </w:p>
        </w:tc>
      </w:tr>
      <w:tr w:rsidR="005375C9" w14:paraId="7E250C7D" w14:textId="77777777" w:rsidTr="00B17518">
        <w:trPr>
          <w:trHeight w:val="96"/>
          <w:jc w:val="center"/>
        </w:trPr>
        <w:tc>
          <w:tcPr>
            <w:tcW w:w="818" w:type="pct"/>
            <w:vMerge/>
            <w:vAlign w:val="center"/>
          </w:tcPr>
          <w:p w14:paraId="5368089A" w14:textId="77777777" w:rsidR="005375C9" w:rsidRDefault="005375C9" w:rsidP="005375C9">
            <w:pPr>
              <w:pStyle w:val="Table-H"/>
              <w:jc w:val="center"/>
            </w:pPr>
          </w:p>
        </w:tc>
        <w:tc>
          <w:tcPr>
            <w:tcW w:w="870" w:type="pct"/>
            <w:vMerge/>
            <w:vAlign w:val="center"/>
          </w:tcPr>
          <w:p w14:paraId="591EEFC9" w14:textId="77777777" w:rsidR="005375C9" w:rsidRDefault="005375C9" w:rsidP="005375C9">
            <w:pPr>
              <w:pStyle w:val="Table-H"/>
              <w:jc w:val="center"/>
            </w:pPr>
          </w:p>
        </w:tc>
        <w:tc>
          <w:tcPr>
            <w:tcW w:w="928" w:type="pct"/>
            <w:vAlign w:val="center"/>
          </w:tcPr>
          <w:p w14:paraId="12E1C4D2" w14:textId="77777777" w:rsidR="005375C9" w:rsidRDefault="005375C9" w:rsidP="005375C9">
            <w:pPr>
              <w:pStyle w:val="Table-H"/>
              <w:jc w:val="center"/>
            </w:pPr>
            <w:r>
              <w:t>Training</w:t>
            </w:r>
          </w:p>
        </w:tc>
        <w:tc>
          <w:tcPr>
            <w:tcW w:w="800" w:type="pct"/>
            <w:vAlign w:val="center"/>
          </w:tcPr>
          <w:p w14:paraId="7A4854BF" w14:textId="77777777" w:rsidR="005375C9" w:rsidRDefault="005375C9" w:rsidP="005375C9">
            <w:pPr>
              <w:pStyle w:val="Table-H"/>
              <w:jc w:val="center"/>
            </w:pPr>
            <w:r>
              <w:t>Tasting</w:t>
            </w:r>
          </w:p>
        </w:tc>
        <w:tc>
          <w:tcPr>
            <w:tcW w:w="777" w:type="pct"/>
            <w:vAlign w:val="center"/>
          </w:tcPr>
          <w:p w14:paraId="43E826E3" w14:textId="77777777" w:rsidR="005375C9" w:rsidRDefault="005375C9" w:rsidP="005375C9">
            <w:pPr>
              <w:pStyle w:val="Table-H"/>
              <w:jc w:val="center"/>
            </w:pPr>
            <w:r>
              <w:t>Total</w:t>
            </w:r>
          </w:p>
        </w:tc>
        <w:tc>
          <w:tcPr>
            <w:tcW w:w="807" w:type="pct"/>
            <w:vMerge/>
            <w:vAlign w:val="center"/>
          </w:tcPr>
          <w:p w14:paraId="3C28A3EA" w14:textId="77777777" w:rsidR="005375C9" w:rsidRDefault="005375C9" w:rsidP="005375C9">
            <w:pPr>
              <w:pStyle w:val="Table-H"/>
              <w:jc w:val="center"/>
            </w:pPr>
          </w:p>
        </w:tc>
      </w:tr>
      <w:tr w:rsidR="005375C9" w14:paraId="14818267" w14:textId="77777777" w:rsidTr="00B17518">
        <w:trPr>
          <w:trHeight w:val="96"/>
          <w:jc w:val="center"/>
        </w:trPr>
        <w:tc>
          <w:tcPr>
            <w:tcW w:w="818" w:type="pct"/>
            <w:vAlign w:val="center"/>
          </w:tcPr>
          <w:p w14:paraId="6E5D185C" w14:textId="77777777" w:rsidR="005375C9" w:rsidRDefault="005375C9" w:rsidP="005375C9">
            <w:pPr>
              <w:pStyle w:val="TableBady"/>
            </w:pPr>
            <w:r>
              <w:t>Male</w:t>
            </w:r>
          </w:p>
        </w:tc>
        <w:tc>
          <w:tcPr>
            <w:tcW w:w="870" w:type="pct"/>
            <w:vAlign w:val="center"/>
          </w:tcPr>
          <w:p w14:paraId="047C727E" w14:textId="77777777" w:rsidR="005375C9" w:rsidRDefault="005375C9" w:rsidP="005375C9">
            <w:pPr>
              <w:pStyle w:val="TableBady"/>
            </w:pPr>
            <w:r>
              <w:t>30</w:t>
            </w:r>
          </w:p>
        </w:tc>
        <w:tc>
          <w:tcPr>
            <w:tcW w:w="928" w:type="pct"/>
            <w:vAlign w:val="center"/>
          </w:tcPr>
          <w:p w14:paraId="354102FF" w14:textId="77777777" w:rsidR="005375C9" w:rsidRDefault="005375C9" w:rsidP="005375C9">
            <w:pPr>
              <w:pStyle w:val="TableBady"/>
            </w:pPr>
            <w:r>
              <w:t>3834</w:t>
            </w:r>
          </w:p>
        </w:tc>
        <w:tc>
          <w:tcPr>
            <w:tcW w:w="800" w:type="pct"/>
            <w:vAlign w:val="center"/>
          </w:tcPr>
          <w:p w14:paraId="1A1CC575" w14:textId="77777777" w:rsidR="005375C9" w:rsidRDefault="005375C9" w:rsidP="005375C9">
            <w:pPr>
              <w:pStyle w:val="TableBady"/>
            </w:pPr>
            <w:r>
              <w:t>7344</w:t>
            </w:r>
          </w:p>
        </w:tc>
        <w:tc>
          <w:tcPr>
            <w:tcW w:w="777" w:type="pct"/>
            <w:vAlign w:val="center"/>
          </w:tcPr>
          <w:p w14:paraId="5CCFE4A8" w14:textId="77777777" w:rsidR="005375C9" w:rsidRDefault="005375C9" w:rsidP="005375C9">
            <w:pPr>
              <w:pStyle w:val="TableBady"/>
            </w:pPr>
            <w:r>
              <w:t>234324</w:t>
            </w:r>
          </w:p>
        </w:tc>
        <w:tc>
          <w:tcPr>
            <w:tcW w:w="807" w:type="pct"/>
            <w:vAlign w:val="center"/>
          </w:tcPr>
          <w:p w14:paraId="2E83E1FD" w14:textId="77777777" w:rsidR="005375C9" w:rsidRDefault="005375C9" w:rsidP="005375C9">
            <w:pPr>
              <w:pStyle w:val="TableBady"/>
            </w:pPr>
            <w:r>
              <w:t>3ft 5in</w:t>
            </w:r>
          </w:p>
        </w:tc>
      </w:tr>
      <w:tr w:rsidR="005375C9" w14:paraId="12A3F078" w14:textId="77777777" w:rsidTr="00B17518">
        <w:trPr>
          <w:trHeight w:val="96"/>
          <w:jc w:val="center"/>
        </w:trPr>
        <w:tc>
          <w:tcPr>
            <w:tcW w:w="818" w:type="pct"/>
            <w:vAlign w:val="center"/>
          </w:tcPr>
          <w:p w14:paraId="47745494" w14:textId="77777777" w:rsidR="005375C9" w:rsidRDefault="005375C9" w:rsidP="000C1296">
            <w:pPr>
              <w:pStyle w:val="TableBady"/>
            </w:pPr>
            <w:r>
              <w:t>Female</w:t>
            </w:r>
          </w:p>
        </w:tc>
        <w:tc>
          <w:tcPr>
            <w:tcW w:w="870" w:type="pct"/>
            <w:vAlign w:val="center"/>
          </w:tcPr>
          <w:p w14:paraId="54DD7D38" w14:textId="77777777" w:rsidR="005375C9" w:rsidRDefault="005375C9" w:rsidP="000C1296">
            <w:pPr>
              <w:pStyle w:val="TableBady"/>
            </w:pPr>
            <w:r>
              <w:t>20</w:t>
            </w:r>
          </w:p>
        </w:tc>
        <w:tc>
          <w:tcPr>
            <w:tcW w:w="928" w:type="pct"/>
            <w:vAlign w:val="center"/>
          </w:tcPr>
          <w:p w14:paraId="5019A3CF" w14:textId="77777777" w:rsidR="005375C9" w:rsidRDefault="005375C9" w:rsidP="000C1296">
            <w:pPr>
              <w:pStyle w:val="TableBady"/>
            </w:pPr>
            <w:r>
              <w:t>4345</w:t>
            </w:r>
          </w:p>
        </w:tc>
        <w:tc>
          <w:tcPr>
            <w:tcW w:w="800" w:type="pct"/>
            <w:vAlign w:val="center"/>
          </w:tcPr>
          <w:p w14:paraId="02AE2D92" w14:textId="77777777" w:rsidR="005375C9" w:rsidRDefault="005375C9" w:rsidP="000C1296">
            <w:pPr>
              <w:pStyle w:val="TableBady"/>
            </w:pPr>
            <w:r>
              <w:t>535</w:t>
            </w:r>
          </w:p>
        </w:tc>
        <w:tc>
          <w:tcPr>
            <w:tcW w:w="777" w:type="pct"/>
            <w:vAlign w:val="center"/>
          </w:tcPr>
          <w:p w14:paraId="6F16E6B2" w14:textId="77777777" w:rsidR="005375C9" w:rsidRDefault="005375C9" w:rsidP="000C1296">
            <w:pPr>
              <w:pStyle w:val="TableBady"/>
            </w:pPr>
            <w:r>
              <w:t>23535</w:t>
            </w:r>
          </w:p>
        </w:tc>
        <w:tc>
          <w:tcPr>
            <w:tcW w:w="807" w:type="pct"/>
            <w:vAlign w:val="center"/>
          </w:tcPr>
          <w:p w14:paraId="5C9D1E65" w14:textId="77777777" w:rsidR="005375C9" w:rsidRDefault="005375C9" w:rsidP="000C1296">
            <w:pPr>
              <w:pStyle w:val="TableBady"/>
            </w:pPr>
            <w:r>
              <w:t>2ft 4in</w:t>
            </w:r>
          </w:p>
        </w:tc>
      </w:tr>
    </w:tbl>
    <w:p w14:paraId="1FCE4BF0" w14:textId="77777777" w:rsidR="00B17518" w:rsidRDefault="00B17518" w:rsidP="005375C9">
      <w:pPr>
        <w:pStyle w:val="Table-H"/>
        <w:sectPr w:rsidR="00B17518" w:rsidSect="00B17518">
          <w:type w:val="continuous"/>
          <w:pgSz w:w="11906" w:h="16838" w:code="9"/>
          <w:pgMar w:top="1440" w:right="1440" w:bottom="1440" w:left="1440" w:header="720" w:footer="720" w:gutter="0"/>
          <w:cols w:space="432"/>
          <w:docGrid w:linePitch="360"/>
        </w:sectPr>
      </w:pPr>
    </w:p>
    <w:p w14:paraId="57BA0C7C" w14:textId="66775AB9" w:rsidR="008660B3" w:rsidRDefault="0061718C" w:rsidP="008660B3">
      <w:pPr>
        <w:pStyle w:val="Heading1"/>
      </w:pPr>
      <w:r>
        <w:t>Equation</w:t>
      </w:r>
    </w:p>
    <w:tbl>
      <w:tblPr>
        <w:tblStyle w:val="TableGrid"/>
        <w:tblW w:w="43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4"/>
        <w:gridCol w:w="581"/>
      </w:tblGrid>
      <w:tr w:rsidR="008C7C1D" w14:paraId="4CCD6AFB" w14:textId="77777777" w:rsidTr="008C7C1D">
        <w:trPr>
          <w:jc w:val="center"/>
        </w:trPr>
        <w:tc>
          <w:tcPr>
            <w:tcW w:w="0" w:type="auto"/>
            <w:vAlign w:val="center"/>
          </w:tcPr>
          <w:p w14:paraId="36C989F2" w14:textId="3E264093" w:rsidR="0041759C" w:rsidRPr="008660B3" w:rsidRDefault="008660B3" w:rsidP="008C7C1D">
            <w:pPr>
              <w:pStyle w:val="paperbody"/>
              <w:spacing w:before="240" w:line="600" w:lineRule="auto"/>
              <w:jc w:val="left"/>
              <w:rPr>
                <w:rFonts w:eastAsiaTheme="majorEastAsia" w:cstheme="majorBidi"/>
              </w:rPr>
            </w:pPr>
            <m:oMathPara>
              <m:oMathParaPr>
                <m:jc m:val="left"/>
              </m:oMathParaPr>
              <m:oMath>
                <m:sSup>
                  <m:sSupPr>
                    <m:ctrlPr>
                      <w:rPr>
                        <w:rFonts w:ascii="Cambria Math" w:eastAsiaTheme="majorEastAsia" w:hAnsi="Cambria Math" w:cstheme="majorBidi"/>
                        <w:sz w:val="20"/>
                        <w:szCs w:val="28"/>
                      </w:rPr>
                    </m:ctrlPr>
                  </m:sSupPr>
                  <m:e>
                    <m:r>
                      <w:rPr>
                        <w:rFonts w:ascii="Cambria Math" w:eastAsiaTheme="majorEastAsia" w:hAnsi="Cambria Math" w:cstheme="majorBidi"/>
                        <w:sz w:val="20"/>
                        <w:szCs w:val="28"/>
                      </w:rPr>
                      <m:t>e</m:t>
                    </m:r>
                    <m:ctrlPr>
                      <w:rPr>
                        <w:rFonts w:ascii="Cambria Math" w:eastAsiaTheme="majorEastAsia" w:hAnsi="Cambria Math" w:cstheme="majorBidi"/>
                        <w:i/>
                        <w:sz w:val="20"/>
                        <w:szCs w:val="28"/>
                      </w:rPr>
                    </m:ctrlPr>
                  </m:e>
                  <m:sup>
                    <m:r>
                      <w:rPr>
                        <w:rFonts w:ascii="Cambria Math" w:eastAsiaTheme="majorEastAsia" w:hAnsi="Cambria Math" w:cstheme="majorBidi"/>
                        <w:sz w:val="20"/>
                        <w:szCs w:val="28"/>
                      </w:rPr>
                      <m:t>x</m:t>
                    </m:r>
                  </m:sup>
                </m:sSup>
                <m:r>
                  <w:rPr>
                    <w:rFonts w:ascii="Cambria Math" w:eastAsiaTheme="majorEastAsia" w:hAnsi="Cambria Math" w:cstheme="majorBidi"/>
                    <w:sz w:val="20"/>
                    <w:szCs w:val="28"/>
                  </w:rPr>
                  <m:t>=1+</m:t>
                </m:r>
                <m:f>
                  <m:fPr>
                    <m:ctrlPr>
                      <w:rPr>
                        <w:rFonts w:ascii="Cambria Math" w:eastAsiaTheme="majorEastAsia" w:hAnsi="Cambria Math" w:cstheme="majorBidi"/>
                        <w:sz w:val="20"/>
                        <w:szCs w:val="28"/>
                      </w:rPr>
                    </m:ctrlPr>
                  </m:fPr>
                  <m:num>
                    <m:r>
                      <w:rPr>
                        <w:rFonts w:ascii="Cambria Math" w:eastAsiaTheme="majorEastAsia" w:hAnsi="Cambria Math" w:cstheme="majorBidi"/>
                        <w:sz w:val="20"/>
                        <w:szCs w:val="28"/>
                      </w:rPr>
                      <m:t>x</m:t>
                    </m:r>
                    <m:ctrlPr>
                      <w:rPr>
                        <w:rFonts w:ascii="Cambria Math" w:eastAsiaTheme="majorEastAsia" w:hAnsi="Cambria Math" w:cstheme="majorBidi"/>
                        <w:i/>
                        <w:sz w:val="20"/>
                        <w:szCs w:val="28"/>
                      </w:rPr>
                    </m:ctrlPr>
                  </m:num>
                  <m:den>
                    <m:r>
                      <w:rPr>
                        <w:rFonts w:ascii="Cambria Math" w:eastAsiaTheme="majorEastAsia" w:hAnsi="Cambria Math" w:cstheme="majorBidi"/>
                        <w:sz w:val="20"/>
                        <w:szCs w:val="28"/>
                      </w:rPr>
                      <m:t>1!</m:t>
                    </m:r>
                  </m:den>
                </m:f>
                <m:r>
                  <w:rPr>
                    <w:rFonts w:ascii="Cambria Math" w:eastAsiaTheme="majorEastAsia" w:hAnsi="Cambria Math" w:cstheme="majorBidi"/>
                    <w:sz w:val="20"/>
                    <w:szCs w:val="28"/>
                  </w:rPr>
                  <m:t>+</m:t>
                </m:r>
                <m:f>
                  <m:fPr>
                    <m:ctrlPr>
                      <w:rPr>
                        <w:rFonts w:ascii="Cambria Math" w:eastAsiaTheme="majorEastAsia" w:hAnsi="Cambria Math" w:cstheme="majorBidi"/>
                        <w:sz w:val="20"/>
                        <w:szCs w:val="28"/>
                      </w:rPr>
                    </m:ctrlPr>
                  </m:fPr>
                  <m:num>
                    <m:sSup>
                      <m:sSupPr>
                        <m:ctrlPr>
                          <w:rPr>
                            <w:rFonts w:ascii="Cambria Math" w:eastAsiaTheme="majorEastAsia" w:hAnsi="Cambria Math" w:cstheme="majorBidi"/>
                            <w:sz w:val="20"/>
                            <w:szCs w:val="28"/>
                          </w:rPr>
                        </m:ctrlPr>
                      </m:sSupPr>
                      <m:e>
                        <m:r>
                          <w:rPr>
                            <w:rFonts w:ascii="Cambria Math" w:eastAsiaTheme="majorEastAsia" w:hAnsi="Cambria Math" w:cstheme="majorBidi"/>
                            <w:sz w:val="20"/>
                            <w:szCs w:val="28"/>
                          </w:rPr>
                          <m:t>x</m:t>
                        </m:r>
                        <m:ctrlPr>
                          <w:rPr>
                            <w:rFonts w:ascii="Cambria Math" w:eastAsiaTheme="majorEastAsia" w:hAnsi="Cambria Math" w:cstheme="majorBidi"/>
                            <w:i/>
                            <w:sz w:val="20"/>
                            <w:szCs w:val="28"/>
                          </w:rPr>
                        </m:ctrlPr>
                      </m:e>
                      <m:sup>
                        <m:r>
                          <w:rPr>
                            <w:rFonts w:ascii="Cambria Math" w:eastAsiaTheme="majorEastAsia" w:hAnsi="Cambria Math" w:cstheme="majorBidi"/>
                            <w:sz w:val="20"/>
                            <w:szCs w:val="28"/>
                          </w:rPr>
                          <m:t>2</m:t>
                        </m:r>
                      </m:sup>
                    </m:sSup>
                    <m:ctrlPr>
                      <w:rPr>
                        <w:rFonts w:ascii="Cambria Math" w:eastAsiaTheme="majorEastAsia" w:hAnsi="Cambria Math" w:cstheme="majorBidi"/>
                        <w:i/>
                        <w:sz w:val="20"/>
                        <w:szCs w:val="28"/>
                      </w:rPr>
                    </m:ctrlPr>
                  </m:num>
                  <m:den>
                    <m:r>
                      <w:rPr>
                        <w:rFonts w:ascii="Cambria Math" w:eastAsiaTheme="majorEastAsia" w:hAnsi="Cambria Math" w:cstheme="majorBidi"/>
                        <w:sz w:val="20"/>
                        <w:szCs w:val="28"/>
                      </w:rPr>
                      <m:t>2!</m:t>
                    </m:r>
                  </m:den>
                </m:f>
                <m:r>
                  <w:rPr>
                    <w:rFonts w:ascii="Cambria Math" w:eastAsiaTheme="majorEastAsia" w:hAnsi="Cambria Math" w:cstheme="majorBidi"/>
                    <w:sz w:val="20"/>
                    <w:szCs w:val="28"/>
                  </w:rPr>
                  <m:t>+</m:t>
                </m:r>
                <m:f>
                  <m:fPr>
                    <m:ctrlPr>
                      <w:rPr>
                        <w:rFonts w:ascii="Cambria Math" w:eastAsiaTheme="majorEastAsia" w:hAnsi="Cambria Math" w:cstheme="majorBidi"/>
                        <w:sz w:val="20"/>
                        <w:szCs w:val="28"/>
                      </w:rPr>
                    </m:ctrlPr>
                  </m:fPr>
                  <m:num>
                    <m:sSup>
                      <m:sSupPr>
                        <m:ctrlPr>
                          <w:rPr>
                            <w:rFonts w:ascii="Cambria Math" w:eastAsiaTheme="majorEastAsia" w:hAnsi="Cambria Math" w:cstheme="majorBidi"/>
                            <w:sz w:val="20"/>
                            <w:szCs w:val="28"/>
                          </w:rPr>
                        </m:ctrlPr>
                      </m:sSupPr>
                      <m:e>
                        <m:r>
                          <w:rPr>
                            <w:rFonts w:ascii="Cambria Math" w:eastAsiaTheme="majorEastAsia" w:hAnsi="Cambria Math" w:cstheme="majorBidi"/>
                            <w:sz w:val="20"/>
                            <w:szCs w:val="28"/>
                          </w:rPr>
                          <m:t>x</m:t>
                        </m:r>
                        <m:ctrlPr>
                          <w:rPr>
                            <w:rFonts w:ascii="Cambria Math" w:eastAsiaTheme="majorEastAsia" w:hAnsi="Cambria Math" w:cstheme="majorBidi"/>
                            <w:i/>
                            <w:sz w:val="20"/>
                            <w:szCs w:val="28"/>
                          </w:rPr>
                        </m:ctrlPr>
                      </m:e>
                      <m:sup>
                        <m:r>
                          <w:rPr>
                            <w:rFonts w:ascii="Cambria Math" w:eastAsiaTheme="majorEastAsia" w:hAnsi="Cambria Math" w:cstheme="majorBidi"/>
                            <w:sz w:val="20"/>
                            <w:szCs w:val="28"/>
                          </w:rPr>
                          <m:t>3</m:t>
                        </m:r>
                      </m:sup>
                    </m:sSup>
                    <m:ctrlPr>
                      <w:rPr>
                        <w:rFonts w:ascii="Cambria Math" w:eastAsiaTheme="majorEastAsia" w:hAnsi="Cambria Math" w:cstheme="majorBidi"/>
                        <w:i/>
                        <w:sz w:val="20"/>
                        <w:szCs w:val="28"/>
                      </w:rPr>
                    </m:ctrlPr>
                  </m:num>
                  <m:den>
                    <m:r>
                      <w:rPr>
                        <w:rFonts w:ascii="Cambria Math" w:eastAsiaTheme="majorEastAsia" w:hAnsi="Cambria Math" w:cstheme="majorBidi"/>
                        <w:sz w:val="20"/>
                        <w:szCs w:val="28"/>
                      </w:rPr>
                      <m:t>3!</m:t>
                    </m:r>
                  </m:den>
                </m:f>
                <m:r>
                  <w:rPr>
                    <w:rFonts w:ascii="Cambria Math" w:eastAsiaTheme="majorEastAsia" w:hAnsi="Cambria Math" w:cstheme="majorBidi"/>
                    <w:sz w:val="20"/>
                    <w:szCs w:val="28"/>
                  </w:rPr>
                  <m:t>+…,</m:t>
                </m:r>
                <m:r>
                  <m:rPr>
                    <m:sty m:val="p"/>
                  </m:rPr>
                  <w:rPr>
                    <w:rFonts w:ascii="Cambria Math" w:eastAsiaTheme="majorEastAsia" w:hAnsi="Cambria Math" w:cstheme="majorBidi"/>
                    <w:sz w:val="20"/>
                    <w:szCs w:val="28"/>
                  </w:rPr>
                  <m:t xml:space="preserve"> </m:t>
                </m:r>
                <m:r>
                  <w:rPr>
                    <w:rFonts w:ascii="Cambria Math" w:eastAsiaTheme="majorEastAsia" w:hAnsi="Cambria Math" w:cstheme="majorBidi"/>
                    <w:sz w:val="20"/>
                    <w:szCs w:val="28"/>
                  </w:rPr>
                  <m:t>-∞&lt;x&lt;</m:t>
                </m:r>
                <m:r>
                  <w:rPr>
                    <w:rFonts w:ascii="Cambria Math" w:eastAsiaTheme="majorEastAsia" w:hAnsi="Cambria Math" w:cstheme="majorBidi"/>
                    <w:sz w:val="20"/>
                    <w:szCs w:val="28"/>
                  </w:rPr>
                  <m:t>∞</m:t>
                </m:r>
              </m:oMath>
            </m:oMathPara>
          </w:p>
        </w:tc>
        <w:tc>
          <w:tcPr>
            <w:tcW w:w="581" w:type="dxa"/>
            <w:vAlign w:val="center"/>
          </w:tcPr>
          <w:p w14:paraId="6CBDEA2B" w14:textId="6DBD8DDC" w:rsidR="0041759C" w:rsidRDefault="008C7C1D" w:rsidP="008C7C1D">
            <w:pPr>
              <w:pStyle w:val="paperbody"/>
              <w:spacing w:line="240" w:lineRule="auto"/>
              <w:jc w:val="center"/>
              <w:rPr>
                <w:rFonts w:eastAsiaTheme="majorEastAsia" w:cstheme="majorBidi"/>
              </w:rPr>
            </w:pPr>
            <w:r w:rsidRPr="008C7C1D">
              <w:rPr>
                <w:b/>
                <w:bCs/>
              </w:rPr>
              <w:t>(</w:t>
            </w:r>
            <w:r w:rsidR="008660B3" w:rsidRPr="008C7C1D">
              <w:rPr>
                <w:b/>
                <w:bCs/>
              </w:rPr>
              <w:fldChar w:fldCharType="begin"/>
            </w:r>
            <w:r w:rsidR="008660B3" w:rsidRPr="008C7C1D">
              <w:rPr>
                <w:b/>
                <w:bCs/>
              </w:rPr>
              <w:instrText xml:space="preserve"> SEQ Equation \* ARABIC </w:instrText>
            </w:r>
            <w:r w:rsidR="008660B3" w:rsidRPr="008C7C1D">
              <w:rPr>
                <w:b/>
                <w:bCs/>
              </w:rPr>
              <w:fldChar w:fldCharType="separate"/>
            </w:r>
            <w:r w:rsidR="008660B3" w:rsidRPr="008C7C1D">
              <w:rPr>
                <w:b/>
                <w:bCs/>
                <w:noProof/>
              </w:rPr>
              <w:t>1</w:t>
            </w:r>
            <w:r w:rsidR="008660B3" w:rsidRPr="008C7C1D">
              <w:rPr>
                <w:b/>
                <w:bCs/>
              </w:rPr>
              <w:fldChar w:fldCharType="end"/>
            </w:r>
            <w:r>
              <w:t>)</w:t>
            </w:r>
          </w:p>
        </w:tc>
      </w:tr>
    </w:tbl>
    <w:p w14:paraId="539672F9" w14:textId="303F24BB" w:rsidR="0061718C" w:rsidRDefault="008C7C1D" w:rsidP="008C7C1D">
      <w:pPr>
        <w:pStyle w:val="paperbody"/>
        <w:rPr>
          <w:rFonts w:eastAsiaTheme="majorEastAsia" w:cstheme="majorBidi"/>
          <w:b/>
          <w:bCs/>
          <w:sz w:val="24"/>
          <w:szCs w:val="36"/>
        </w:rPr>
      </w:pPr>
      <w:r w:rsidRPr="008C7C1D">
        <w:rPr>
          <w:rFonts w:eastAsiaTheme="majorEastAsia" w:cstheme="majorBidi"/>
          <w:b/>
          <w:bCs/>
          <w:sz w:val="24"/>
          <w:szCs w:val="36"/>
        </w:rPr>
        <w:t>Reference</w:t>
      </w:r>
    </w:p>
    <w:p w14:paraId="76053908" w14:textId="77777777" w:rsidR="008C7C1D" w:rsidRPr="008C7C1D" w:rsidRDefault="008C7C1D" w:rsidP="008C7C1D">
      <w:pPr>
        <w:pStyle w:val="Bibliography"/>
        <w:rPr>
          <w:rFonts w:ascii="Times New Roman" w:hAnsi="Times New Roman" w:cs="Times New Roman"/>
          <w:sz w:val="18"/>
        </w:rPr>
      </w:pPr>
      <w:r>
        <w:rPr>
          <w:rFonts w:eastAsiaTheme="majorEastAsia" w:cstheme="majorBidi"/>
          <w:b/>
          <w:bCs/>
          <w:szCs w:val="36"/>
        </w:rPr>
        <w:fldChar w:fldCharType="begin"/>
      </w:r>
      <w:r>
        <w:rPr>
          <w:rFonts w:eastAsiaTheme="majorEastAsia" w:cstheme="majorBidi"/>
          <w:b/>
          <w:bCs/>
          <w:szCs w:val="36"/>
        </w:rPr>
        <w:instrText xml:space="preserve"> ADDIN ZOTERO_BIBL {"uncited":[],"omitted":[],"custom":[]} CSL_BIBLIOGRAPHY </w:instrText>
      </w:r>
      <w:r>
        <w:rPr>
          <w:rFonts w:eastAsiaTheme="majorEastAsia" w:cstheme="majorBidi"/>
          <w:b/>
          <w:bCs/>
          <w:szCs w:val="36"/>
        </w:rPr>
        <w:fldChar w:fldCharType="separate"/>
      </w:r>
      <w:r w:rsidRPr="008C7C1D">
        <w:rPr>
          <w:rFonts w:ascii="Times New Roman" w:hAnsi="Times New Roman" w:cs="Times New Roman"/>
          <w:sz w:val="18"/>
        </w:rPr>
        <w:t>[1]</w:t>
      </w:r>
      <w:r w:rsidRPr="008C7C1D">
        <w:rPr>
          <w:rFonts w:ascii="Times New Roman" w:hAnsi="Times New Roman" w:cs="Times New Roman"/>
          <w:sz w:val="18"/>
        </w:rPr>
        <w:tab/>
        <w:t xml:space="preserve">P. Rahman and S. Mehnaz, “International Journal for Multidisciplinary Research (IJFMR),” </w:t>
      </w:r>
      <w:r w:rsidRPr="008C7C1D">
        <w:rPr>
          <w:rFonts w:ascii="Times New Roman" w:hAnsi="Times New Roman" w:cs="Times New Roman"/>
          <w:i/>
          <w:iCs/>
          <w:sz w:val="18"/>
        </w:rPr>
        <w:t>SSRN Electron. J.</w:t>
      </w:r>
      <w:r w:rsidRPr="008C7C1D">
        <w:rPr>
          <w:rFonts w:ascii="Times New Roman" w:hAnsi="Times New Roman" w:cs="Times New Roman"/>
          <w:sz w:val="18"/>
        </w:rPr>
        <w:t>, 2024, doi: 10.2139/ssrn.5054029.</w:t>
      </w:r>
    </w:p>
    <w:p w14:paraId="4169CF9B" w14:textId="77777777" w:rsidR="008C7C1D" w:rsidRPr="008C7C1D" w:rsidRDefault="008C7C1D" w:rsidP="008C7C1D">
      <w:pPr>
        <w:pStyle w:val="Bibliography"/>
        <w:rPr>
          <w:rFonts w:ascii="Times New Roman" w:hAnsi="Times New Roman" w:cs="Times New Roman"/>
          <w:sz w:val="18"/>
        </w:rPr>
      </w:pPr>
      <w:r w:rsidRPr="008C7C1D">
        <w:rPr>
          <w:rFonts w:ascii="Times New Roman" w:hAnsi="Times New Roman" w:cs="Times New Roman"/>
          <w:sz w:val="18"/>
        </w:rPr>
        <w:t>[2]</w:t>
      </w:r>
      <w:r w:rsidRPr="008C7C1D">
        <w:rPr>
          <w:rFonts w:ascii="Times New Roman" w:hAnsi="Times New Roman" w:cs="Times New Roman"/>
          <w:sz w:val="18"/>
        </w:rPr>
        <w:tab/>
        <w:t xml:space="preserve">G. Blinowski, A. Ojdowska, and A. Przybylek, “Monolithic vs. Microservice Architecture: A Performance and Scalability Evaluation,” </w:t>
      </w:r>
      <w:r w:rsidRPr="008C7C1D">
        <w:rPr>
          <w:rFonts w:ascii="Times New Roman" w:hAnsi="Times New Roman" w:cs="Times New Roman"/>
          <w:i/>
          <w:iCs/>
          <w:sz w:val="18"/>
        </w:rPr>
        <w:t>IEEE Access</w:t>
      </w:r>
      <w:r w:rsidRPr="008C7C1D">
        <w:rPr>
          <w:rFonts w:ascii="Times New Roman" w:hAnsi="Times New Roman" w:cs="Times New Roman"/>
          <w:sz w:val="18"/>
        </w:rPr>
        <w:t>, vol. 10, pp. 20357–20374, 2022, doi: 10.1109/ACCESS.2022.3152803.</w:t>
      </w:r>
    </w:p>
    <w:p w14:paraId="134E5623" w14:textId="77777777" w:rsidR="008C7C1D" w:rsidRPr="008C7C1D" w:rsidRDefault="008C7C1D" w:rsidP="008C7C1D">
      <w:pPr>
        <w:pStyle w:val="Bibliography"/>
        <w:rPr>
          <w:rFonts w:ascii="Times New Roman" w:hAnsi="Times New Roman" w:cs="Times New Roman"/>
          <w:sz w:val="18"/>
        </w:rPr>
      </w:pPr>
      <w:r w:rsidRPr="008C7C1D">
        <w:rPr>
          <w:rFonts w:ascii="Times New Roman" w:hAnsi="Times New Roman" w:cs="Times New Roman"/>
          <w:sz w:val="18"/>
        </w:rPr>
        <w:t>[3]</w:t>
      </w:r>
      <w:r w:rsidRPr="008C7C1D">
        <w:rPr>
          <w:rFonts w:ascii="Times New Roman" w:hAnsi="Times New Roman" w:cs="Times New Roman"/>
          <w:sz w:val="18"/>
        </w:rPr>
        <w:tab/>
        <w:t xml:space="preserve">S. P. Mirashe and N. V. Kalyankar, “Cloud Computing,” Mar. 22, 2010, </w:t>
      </w:r>
      <w:r w:rsidRPr="008C7C1D">
        <w:rPr>
          <w:rFonts w:ascii="Times New Roman" w:hAnsi="Times New Roman" w:cs="Times New Roman"/>
          <w:i/>
          <w:iCs/>
          <w:sz w:val="18"/>
        </w:rPr>
        <w:t>arXiv</w:t>
      </w:r>
      <w:r w:rsidRPr="008C7C1D">
        <w:rPr>
          <w:rFonts w:ascii="Times New Roman" w:hAnsi="Times New Roman" w:cs="Times New Roman"/>
          <w:sz w:val="18"/>
        </w:rPr>
        <w:t>: arXiv:1003.4074. doi: 10.48550/arXiv.1003.4074.</w:t>
      </w:r>
    </w:p>
    <w:p w14:paraId="3F4B349D" w14:textId="77777777" w:rsidR="008C7C1D" w:rsidRPr="008C7C1D" w:rsidRDefault="008C7C1D" w:rsidP="008C7C1D">
      <w:pPr>
        <w:pStyle w:val="Bibliography"/>
        <w:rPr>
          <w:rFonts w:ascii="Times New Roman" w:hAnsi="Times New Roman" w:cs="Times New Roman"/>
          <w:sz w:val="18"/>
        </w:rPr>
      </w:pPr>
      <w:r w:rsidRPr="008C7C1D">
        <w:rPr>
          <w:rFonts w:ascii="Times New Roman" w:hAnsi="Times New Roman" w:cs="Times New Roman"/>
          <w:sz w:val="18"/>
        </w:rPr>
        <w:t>[4]</w:t>
      </w:r>
      <w:r w:rsidRPr="008C7C1D">
        <w:rPr>
          <w:rFonts w:ascii="Times New Roman" w:hAnsi="Times New Roman" w:cs="Times New Roman"/>
          <w:sz w:val="18"/>
        </w:rPr>
        <w:tab/>
        <w:t xml:space="preserve">P. K. -, “Cloud Computing,” </w:t>
      </w:r>
      <w:r w:rsidRPr="008C7C1D">
        <w:rPr>
          <w:rFonts w:ascii="Times New Roman" w:hAnsi="Times New Roman" w:cs="Times New Roman"/>
          <w:i/>
          <w:iCs/>
          <w:sz w:val="18"/>
        </w:rPr>
        <w:t>Int. J. Multidiscip. Res.</w:t>
      </w:r>
      <w:r w:rsidRPr="008C7C1D">
        <w:rPr>
          <w:rFonts w:ascii="Times New Roman" w:hAnsi="Times New Roman" w:cs="Times New Roman"/>
          <w:sz w:val="18"/>
        </w:rPr>
        <w:t>, vol. 6, no. 3, p. 21874, Jun. 2024, doi: 10.36948/ijfmr.2024.v06i03.21874.</w:t>
      </w:r>
    </w:p>
    <w:p w14:paraId="21E97514" w14:textId="5E3AF7E5" w:rsidR="008C7C1D" w:rsidRDefault="008C7C1D" w:rsidP="008C7C1D">
      <w:pPr>
        <w:pStyle w:val="Referancebody"/>
        <w:rPr>
          <w:rFonts w:eastAsiaTheme="majorEastAsia" w:cstheme="majorBidi"/>
          <w:b/>
          <w:bCs/>
          <w:sz w:val="24"/>
          <w:szCs w:val="36"/>
        </w:rPr>
      </w:pPr>
      <w:r>
        <w:rPr>
          <w:rFonts w:eastAsiaTheme="majorEastAsia" w:cstheme="majorBidi"/>
          <w:b/>
          <w:bCs/>
          <w:sz w:val="24"/>
          <w:szCs w:val="36"/>
        </w:rPr>
        <w:fldChar w:fldCharType="end"/>
      </w:r>
    </w:p>
    <w:p w14:paraId="00B8EDFA" w14:textId="77777777" w:rsidR="001950E3" w:rsidRDefault="001950E3" w:rsidP="008C7C1D">
      <w:pPr>
        <w:pStyle w:val="Referancebody"/>
        <w:rPr>
          <w:rFonts w:eastAsiaTheme="majorEastAsia" w:cstheme="majorBidi"/>
          <w:b/>
          <w:bCs/>
          <w:sz w:val="24"/>
          <w:szCs w:val="36"/>
        </w:rPr>
      </w:pPr>
    </w:p>
    <w:p w14:paraId="5765870D" w14:textId="77777777" w:rsidR="001950E3" w:rsidRPr="008C7C1D" w:rsidRDefault="001950E3" w:rsidP="008C7C1D">
      <w:pPr>
        <w:pStyle w:val="Referancebody"/>
        <w:rPr>
          <w:rFonts w:eastAsiaTheme="majorEastAsia" w:cstheme="majorBidi"/>
          <w:b/>
          <w:bCs/>
          <w:sz w:val="24"/>
          <w:szCs w:val="36"/>
        </w:rPr>
      </w:pPr>
    </w:p>
    <w:p w14:paraId="2E13F7C9" w14:textId="77777777" w:rsidR="001950E3" w:rsidRDefault="001950E3" w:rsidP="001950E3">
      <w:pPr>
        <w:pStyle w:val="Heading2"/>
      </w:pPr>
      <w:r>
        <w:t>System Design</w:t>
      </w:r>
    </w:p>
    <w:p w14:paraId="5126C921" w14:textId="77777777" w:rsidR="001950E3" w:rsidRDefault="001950E3" w:rsidP="001950E3">
      <w:pPr>
        <w:pStyle w:val="paperbody"/>
      </w:pPr>
      <w:r w:rsidRPr="00434703">
        <w:t xml:space="preserve">Our cloud-native LMS architecture, as illustrated in Figure 1, integrates six interconnected layers addressing key educational technology challenges [8]. While traditional LMS architectures face significant limitations in scalability and adaptability [9], our solution leverages advanced cloud technologies including NextJS for web applications and AWS API Gateway for unified access [10]. The foundational infrastructure utilizes AWS EKS with Lambda Functions for efficient containerized and serverless computing, particularly crucial during peak educational activities and examination periods [11]. This hybrid approach ensures consistent performance while optimizing resource utilization across varying workload </w:t>
      </w:r>
      <w:proofErr w:type="spellStart"/>
      <w:r w:rsidRPr="00434703">
        <w:t>demands.The</w:t>
      </w:r>
      <w:proofErr w:type="spellEnd"/>
      <w:r w:rsidRPr="00434703">
        <w:t xml:space="preserve"> system’s core functionality is distributed across four essential microservices—User Management, Content Delivery, Analytics, and Authentication [12]—enabling</w:t>
      </w:r>
      <w:r>
        <w:t xml:space="preserve"> </w:t>
      </w:r>
    </w:p>
    <w:p w14:paraId="4F15A792" w14:textId="0A6B4AF1" w:rsidR="001950E3" w:rsidRDefault="001950E3" w:rsidP="001950E3">
      <w:pPr>
        <w:pStyle w:val="paperbody"/>
      </w:pPr>
      <w:r w:rsidRPr="00434703">
        <w:t>independent scaling and maintenance of each component. This modular architecture is supported by a sophisticated storage framework utilizing Amazon RDS for structured data, S3 Buckets for object storage, Elastic</w:t>
      </w:r>
      <w:r>
        <w:t xml:space="preserve"> </w:t>
      </w:r>
      <w:r w:rsidRPr="00434703">
        <w:t>Cache for performance optimization, and CloudFront for efficient content delivery [13]. The media processing pipeline, a critical component for modern educational content, is powered by AWS Elemental services including Media</w:t>
      </w:r>
      <w:r>
        <w:t xml:space="preserve"> </w:t>
      </w:r>
      <w:r w:rsidRPr="00434703">
        <w:t>Convert,</w:t>
      </w:r>
      <w:r>
        <w:t xml:space="preserve"> </w:t>
      </w:r>
      <w:r w:rsidRPr="00434703">
        <w:t>Media</w:t>
      </w:r>
      <w:r>
        <w:t xml:space="preserve"> </w:t>
      </w:r>
      <w:r w:rsidRPr="00434703">
        <w:t xml:space="preserve">Store, </w:t>
      </w:r>
      <w:r w:rsidRPr="005375C9">
        <w:rPr>
          <w:kern w:val="0"/>
        </w:rPr>
        <w:t>and</w:t>
      </w:r>
      <w:r w:rsidRPr="00434703">
        <w:t xml:space="preserve"> Media</w:t>
      </w:r>
      <w:r>
        <w:t xml:space="preserve"> </w:t>
      </w:r>
      <w:r w:rsidRPr="00434703">
        <w:t>Package [14], ensuring seamless delivery of multimedia educational resources across diverse client platforms and network conditions.</w:t>
      </w:r>
    </w:p>
    <w:p w14:paraId="0CCA65CE" w14:textId="77777777" w:rsidR="001950E3" w:rsidRDefault="001950E3" w:rsidP="001950E3">
      <w:pPr>
        <w:pStyle w:val="Heading2"/>
      </w:pPr>
      <w:r>
        <w:t>System Design</w:t>
      </w:r>
    </w:p>
    <w:p w14:paraId="4BB05A8A" w14:textId="36DFB0CB" w:rsidR="001950E3" w:rsidRDefault="001950E3" w:rsidP="001950E3">
      <w:pPr>
        <w:pStyle w:val="paperbody"/>
      </w:pPr>
      <w:r w:rsidRPr="00434703">
        <w:t>Our cloud-native LMS architecture, as illustrated in Figure 1, integrates six interconnected layers addressing key educational technology challenges [8]. While traditional LMS architectures face significant limitations in scalability and adaptability [9], our solution leverages advanced cloud technologies including NextJS for web applications and AWS API Gateway for unified access [10]. The foundational infrastructure utilizes AWS EKS with Lambda Functions for efficient containerized and serverless computing, particularly crucial during peak educational activities and examination periods [11]. This hybrid approach ensures consistent performance while optimizing resource utilization across varying workload demands.</w:t>
      </w:r>
      <w:r>
        <w:t xml:space="preserve"> </w:t>
      </w:r>
      <w:r w:rsidRPr="00434703">
        <w:t>The system’s core functionality is distributed across four essential microservices—User Management, Content Delivery, Analytics, and Authentication [12]—enabling independent scaling and maintenance of each component. This modular architecture is supported by a sophisticated storage framework utilizing Amazon RDS for structured data, S3 Buckets for object storage, Elastic</w:t>
      </w:r>
      <w:r>
        <w:t xml:space="preserve"> </w:t>
      </w:r>
      <w:r w:rsidRPr="00434703">
        <w:t>Cache for performance optimization, and CloudFront for efficient content delivery [13]. The media processing pipeline, a critical component for modern educational content, is powered by AWS Elemental services including Media</w:t>
      </w:r>
      <w:r>
        <w:t xml:space="preserve"> </w:t>
      </w:r>
      <w:r w:rsidRPr="00434703">
        <w:t>Convert,</w:t>
      </w:r>
      <w:r>
        <w:t xml:space="preserve"> </w:t>
      </w:r>
      <w:r w:rsidRPr="00434703">
        <w:t>Media</w:t>
      </w:r>
      <w:r>
        <w:t xml:space="preserve"> </w:t>
      </w:r>
      <w:r w:rsidRPr="00434703">
        <w:t xml:space="preserve">Store, </w:t>
      </w:r>
      <w:r w:rsidRPr="005375C9">
        <w:rPr>
          <w:kern w:val="0"/>
        </w:rPr>
        <w:t>and</w:t>
      </w:r>
      <w:r w:rsidRPr="00434703">
        <w:t xml:space="preserve"> Media</w:t>
      </w:r>
      <w:r>
        <w:t xml:space="preserve"> </w:t>
      </w:r>
      <w:r w:rsidRPr="00434703">
        <w:t>Package [14], ensuring seamless delivery of multimedia educational resources across diverse client platforms and network conditions.</w:t>
      </w:r>
    </w:p>
    <w:p w14:paraId="67C04E1D" w14:textId="77777777" w:rsidR="001950E3" w:rsidRDefault="001950E3" w:rsidP="001950E3">
      <w:pPr>
        <w:pStyle w:val="paperbody"/>
      </w:pPr>
    </w:p>
    <w:p w14:paraId="22AC7645" w14:textId="77777777" w:rsidR="001950E3" w:rsidRDefault="001950E3" w:rsidP="001950E3">
      <w:pPr>
        <w:pStyle w:val="paperbody"/>
      </w:pPr>
    </w:p>
    <w:p w14:paraId="759CA17E" w14:textId="77777777" w:rsidR="001950E3" w:rsidRDefault="001950E3" w:rsidP="001950E3">
      <w:pPr>
        <w:pStyle w:val="paperbody"/>
      </w:pPr>
    </w:p>
    <w:p w14:paraId="5182D6EB" w14:textId="77777777" w:rsidR="0061718C" w:rsidRPr="0061718C" w:rsidRDefault="0061718C" w:rsidP="0061718C">
      <w:pPr>
        <w:pStyle w:val="paperbody"/>
      </w:pPr>
    </w:p>
    <w:sectPr w:rsidR="0061718C" w:rsidRPr="0061718C" w:rsidSect="005265EC">
      <w:type w:val="continuous"/>
      <w:pgSz w:w="11906" w:h="16838" w:code="9"/>
      <w:pgMar w:top="1440" w:right="1440" w:bottom="1440" w:left="1440" w:header="720" w:footer="720" w:gutter="0"/>
      <w:cols w:num="2"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53A77E" w14:textId="77777777" w:rsidR="00B36A9D" w:rsidRDefault="00B36A9D" w:rsidP="00445227">
      <w:pPr>
        <w:spacing w:after="0" w:line="240" w:lineRule="auto"/>
      </w:pPr>
      <w:r>
        <w:separator/>
      </w:r>
    </w:p>
  </w:endnote>
  <w:endnote w:type="continuationSeparator" w:id="0">
    <w:p w14:paraId="65E1AA20" w14:textId="77777777" w:rsidR="00B36A9D" w:rsidRDefault="00B36A9D" w:rsidP="004452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4DC351" w14:textId="1A124042" w:rsidR="00445227" w:rsidRPr="00445227" w:rsidRDefault="00445227" w:rsidP="00445227">
    <w:pPr>
      <w:pStyle w:val="footer1"/>
    </w:pPr>
    <w:r w:rsidRPr="00445227">
      <w:rPr>
        <w:i/>
        <w:iCs/>
      </w:rPr>
      <w:t>Corresponding Author</w:t>
    </w:r>
    <w:r w:rsidRPr="00445227">
      <w:t>: +8801630275283; fax +8801234</w:t>
    </w:r>
  </w:p>
  <w:p w14:paraId="2823D0C1" w14:textId="2088CF29" w:rsidR="00445227" w:rsidRDefault="00445227" w:rsidP="00445227">
    <w:pPr>
      <w:pStyle w:val="footer1"/>
    </w:pPr>
    <w:r>
      <w:t>Email Address: shariful017222@gmail.co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B85A9A" w14:textId="3B7879A5" w:rsidR="004A697C" w:rsidRPr="004A697C" w:rsidRDefault="004A697C" w:rsidP="004A6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26DB3C" w14:textId="77777777" w:rsidR="00B36A9D" w:rsidRDefault="00B36A9D" w:rsidP="00445227">
      <w:pPr>
        <w:spacing w:after="0" w:line="240" w:lineRule="auto"/>
      </w:pPr>
      <w:r>
        <w:separator/>
      </w:r>
    </w:p>
  </w:footnote>
  <w:footnote w:type="continuationSeparator" w:id="0">
    <w:p w14:paraId="45E10257" w14:textId="77777777" w:rsidR="00B36A9D" w:rsidRDefault="00B36A9D" w:rsidP="004452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B0011BD"/>
    <w:multiLevelType w:val="multilevel"/>
    <w:tmpl w:val="E7EE47A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5927093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45AE"/>
    <w:rsid w:val="000325A4"/>
    <w:rsid w:val="00153D89"/>
    <w:rsid w:val="001950E3"/>
    <w:rsid w:val="001C1F08"/>
    <w:rsid w:val="001D6312"/>
    <w:rsid w:val="00222514"/>
    <w:rsid w:val="00226366"/>
    <w:rsid w:val="00270DF8"/>
    <w:rsid w:val="002840DE"/>
    <w:rsid w:val="0032399C"/>
    <w:rsid w:val="003D250F"/>
    <w:rsid w:val="0041759C"/>
    <w:rsid w:val="00434703"/>
    <w:rsid w:val="00445227"/>
    <w:rsid w:val="0045558E"/>
    <w:rsid w:val="004718EB"/>
    <w:rsid w:val="004A697C"/>
    <w:rsid w:val="00515D8C"/>
    <w:rsid w:val="005265EC"/>
    <w:rsid w:val="005336AE"/>
    <w:rsid w:val="005375C9"/>
    <w:rsid w:val="00585ED4"/>
    <w:rsid w:val="00587A6F"/>
    <w:rsid w:val="005D1D70"/>
    <w:rsid w:val="00604FB9"/>
    <w:rsid w:val="0061718C"/>
    <w:rsid w:val="006E3D13"/>
    <w:rsid w:val="00707E34"/>
    <w:rsid w:val="008243C6"/>
    <w:rsid w:val="008660B3"/>
    <w:rsid w:val="00876DA8"/>
    <w:rsid w:val="008829AF"/>
    <w:rsid w:val="008C7C1D"/>
    <w:rsid w:val="00962A5C"/>
    <w:rsid w:val="0097524B"/>
    <w:rsid w:val="00985E18"/>
    <w:rsid w:val="009A206C"/>
    <w:rsid w:val="00AA349D"/>
    <w:rsid w:val="00B04912"/>
    <w:rsid w:val="00B17518"/>
    <w:rsid w:val="00B36A9D"/>
    <w:rsid w:val="00C308D8"/>
    <w:rsid w:val="00CB6B0B"/>
    <w:rsid w:val="00D07DDD"/>
    <w:rsid w:val="00D14AFD"/>
    <w:rsid w:val="00D5469C"/>
    <w:rsid w:val="00D57D39"/>
    <w:rsid w:val="00D72B8A"/>
    <w:rsid w:val="00D761C1"/>
    <w:rsid w:val="00DF38C3"/>
    <w:rsid w:val="00E95D87"/>
    <w:rsid w:val="00E9668D"/>
    <w:rsid w:val="00F545AE"/>
    <w:rsid w:val="00FE34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6C646C"/>
  <w15:chartTrackingRefBased/>
  <w15:docId w15:val="{A9A9CAD6-E83C-414E-BE23-756835E5A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38C3"/>
  </w:style>
  <w:style w:type="paragraph" w:styleId="Heading1">
    <w:name w:val="heading 1"/>
    <w:basedOn w:val="Normal"/>
    <w:next w:val="Normal"/>
    <w:link w:val="Heading1Char"/>
    <w:uiPriority w:val="9"/>
    <w:qFormat/>
    <w:rsid w:val="00153D89"/>
    <w:pPr>
      <w:keepNext/>
      <w:keepLines/>
      <w:numPr>
        <w:numId w:val="1"/>
      </w:numPr>
      <w:spacing w:before="240" w:after="24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434703"/>
    <w:pPr>
      <w:keepNext/>
      <w:keepLines/>
      <w:numPr>
        <w:ilvl w:val="1"/>
        <w:numId w:val="1"/>
      </w:numPr>
      <w:spacing w:after="120" w:line="220" w:lineRule="exact"/>
      <w:outlineLvl w:val="1"/>
    </w:pPr>
    <w:rPr>
      <w:rFonts w:ascii="Times New Roman" w:eastAsiaTheme="majorEastAsia" w:hAnsi="Times New Roman" w:cstheme="majorBidi"/>
      <w:b/>
      <w:color w:val="000000" w:themeColor="text1"/>
      <w:sz w:val="18"/>
      <w:szCs w:val="26"/>
    </w:rPr>
  </w:style>
  <w:style w:type="paragraph" w:styleId="Heading3">
    <w:name w:val="heading 3"/>
    <w:basedOn w:val="Normal"/>
    <w:next w:val="Normal"/>
    <w:link w:val="Heading3Char"/>
    <w:uiPriority w:val="9"/>
    <w:semiHidden/>
    <w:unhideWhenUsed/>
    <w:qFormat/>
    <w:rsid w:val="00153D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53D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53D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53D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53D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53D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53D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el">
    <w:name w:val="titel"/>
    <w:basedOn w:val="Normal"/>
    <w:next w:val="Normal"/>
    <w:link w:val="titelChar"/>
    <w:qFormat/>
    <w:rsid w:val="00226366"/>
    <w:rPr>
      <w:rFonts w:ascii="Times New Roman" w:hAnsi="Times New Roman"/>
      <w:sz w:val="48"/>
    </w:rPr>
  </w:style>
  <w:style w:type="character" w:customStyle="1" w:styleId="titelChar">
    <w:name w:val="titel Char"/>
    <w:basedOn w:val="DefaultParagraphFont"/>
    <w:link w:val="titel"/>
    <w:rsid w:val="00226366"/>
    <w:rPr>
      <w:rFonts w:ascii="Times New Roman" w:hAnsi="Times New Roman"/>
      <w:sz w:val="48"/>
    </w:rPr>
  </w:style>
  <w:style w:type="paragraph" w:customStyle="1" w:styleId="papertitle">
    <w:name w:val="paper title"/>
    <w:basedOn w:val="Normal"/>
    <w:link w:val="papertitleChar"/>
    <w:qFormat/>
    <w:rsid w:val="00515D8C"/>
    <w:pPr>
      <w:spacing w:after="360"/>
    </w:pPr>
    <w:rPr>
      <w:rFonts w:ascii="Times New Roman" w:hAnsi="Times New Roman"/>
      <w:b/>
      <w:sz w:val="32"/>
    </w:rPr>
  </w:style>
  <w:style w:type="character" w:customStyle="1" w:styleId="papertitleChar">
    <w:name w:val="paper title Char"/>
    <w:basedOn w:val="DefaultParagraphFont"/>
    <w:link w:val="papertitle"/>
    <w:rsid w:val="00515D8C"/>
    <w:rPr>
      <w:rFonts w:ascii="Times New Roman" w:hAnsi="Times New Roman"/>
      <w:b/>
      <w:sz w:val="32"/>
    </w:rPr>
  </w:style>
  <w:style w:type="paragraph" w:customStyle="1" w:styleId="Author">
    <w:name w:val="Author"/>
    <w:basedOn w:val="Normal"/>
    <w:link w:val="AuthorChar"/>
    <w:qFormat/>
    <w:rsid w:val="00515D8C"/>
    <w:rPr>
      <w:rFonts w:ascii="Times New Roman" w:hAnsi="Times New Roman"/>
      <w:i/>
      <w:sz w:val="24"/>
    </w:rPr>
  </w:style>
  <w:style w:type="character" w:customStyle="1" w:styleId="AuthorChar">
    <w:name w:val="Author Char"/>
    <w:basedOn w:val="papertitleChar"/>
    <w:link w:val="Author"/>
    <w:rsid w:val="00515D8C"/>
    <w:rPr>
      <w:rFonts w:ascii="Times New Roman" w:hAnsi="Times New Roman"/>
      <w:b/>
      <w:i/>
      <w:sz w:val="24"/>
    </w:rPr>
  </w:style>
  <w:style w:type="paragraph" w:customStyle="1" w:styleId="Affliation">
    <w:name w:val="Affliation"/>
    <w:basedOn w:val="Author"/>
    <w:link w:val="AffliationChar"/>
    <w:qFormat/>
    <w:rsid w:val="00FE3461"/>
    <w:pPr>
      <w:spacing w:after="0"/>
    </w:pPr>
    <w:rPr>
      <w:sz w:val="16"/>
    </w:rPr>
  </w:style>
  <w:style w:type="character" w:customStyle="1" w:styleId="AffliationChar">
    <w:name w:val="Affliation Char"/>
    <w:basedOn w:val="AuthorChar"/>
    <w:link w:val="Affliation"/>
    <w:rsid w:val="00FE3461"/>
    <w:rPr>
      <w:rFonts w:ascii="Times New Roman" w:hAnsi="Times New Roman"/>
      <w:b w:val="0"/>
      <w:i/>
      <w:sz w:val="16"/>
    </w:rPr>
  </w:style>
  <w:style w:type="table" w:styleId="TableGrid">
    <w:name w:val="Table Grid"/>
    <w:basedOn w:val="TableNormal"/>
    <w:uiPriority w:val="39"/>
    <w:rsid w:val="00B049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H">
    <w:name w:val="Abstract -H"/>
    <w:basedOn w:val="Affliation"/>
    <w:link w:val="Abstract-HChar"/>
    <w:qFormat/>
    <w:rsid w:val="005D1D70"/>
    <w:pPr>
      <w:spacing w:after="200" w:line="240" w:lineRule="auto"/>
    </w:pPr>
    <w:rPr>
      <w:i w:val="0"/>
      <w:caps/>
      <w:spacing w:val="40"/>
    </w:rPr>
  </w:style>
  <w:style w:type="character" w:customStyle="1" w:styleId="Abstract-HChar">
    <w:name w:val="Abstract -H Char"/>
    <w:basedOn w:val="AffliationChar"/>
    <w:link w:val="Abstract-H"/>
    <w:rsid w:val="005D1D70"/>
    <w:rPr>
      <w:rFonts w:ascii="Times New Roman" w:hAnsi="Times New Roman"/>
      <w:b w:val="0"/>
      <w:i w:val="0"/>
      <w:caps/>
      <w:spacing w:val="40"/>
      <w:sz w:val="16"/>
    </w:rPr>
  </w:style>
  <w:style w:type="paragraph" w:customStyle="1" w:styleId="Abstract-body">
    <w:name w:val="Abstract -body"/>
    <w:basedOn w:val="Affliation"/>
    <w:link w:val="Abstract-bodyChar"/>
    <w:qFormat/>
    <w:rsid w:val="001C1F08"/>
    <w:pPr>
      <w:spacing w:line="240" w:lineRule="auto"/>
    </w:pPr>
  </w:style>
  <w:style w:type="character" w:customStyle="1" w:styleId="Abstract-bodyChar">
    <w:name w:val="Abstract -body Char"/>
    <w:basedOn w:val="AffliationChar"/>
    <w:link w:val="Abstract-body"/>
    <w:rsid w:val="001C1F08"/>
    <w:rPr>
      <w:rFonts w:ascii="Times New Roman" w:hAnsi="Times New Roman"/>
      <w:b w:val="0"/>
      <w:i/>
      <w:sz w:val="16"/>
    </w:rPr>
  </w:style>
  <w:style w:type="paragraph" w:customStyle="1" w:styleId="abstractbody">
    <w:name w:val="abstract body"/>
    <w:basedOn w:val="Abstract-body"/>
    <w:link w:val="abstractbodyChar"/>
    <w:qFormat/>
    <w:rsid w:val="005D1D70"/>
    <w:pPr>
      <w:spacing w:line="220" w:lineRule="exact"/>
      <w:jc w:val="both"/>
    </w:pPr>
    <w:rPr>
      <w:i w:val="0"/>
      <w:sz w:val="15"/>
    </w:rPr>
  </w:style>
  <w:style w:type="character" w:customStyle="1" w:styleId="abstractbodyChar">
    <w:name w:val="abstract body Char"/>
    <w:basedOn w:val="Abstract-bodyChar"/>
    <w:link w:val="abstractbody"/>
    <w:rsid w:val="005D1D70"/>
    <w:rPr>
      <w:rFonts w:ascii="Times New Roman" w:hAnsi="Times New Roman"/>
      <w:b w:val="0"/>
      <w:i w:val="0"/>
      <w:sz w:val="15"/>
    </w:rPr>
  </w:style>
  <w:style w:type="character" w:customStyle="1" w:styleId="Heading1Char">
    <w:name w:val="Heading 1 Char"/>
    <w:basedOn w:val="DefaultParagraphFont"/>
    <w:link w:val="Heading1"/>
    <w:uiPriority w:val="9"/>
    <w:rsid w:val="00153D89"/>
    <w:rPr>
      <w:rFonts w:ascii="Times New Roman" w:eastAsiaTheme="majorEastAsia" w:hAnsi="Times New Roman" w:cstheme="majorBidi"/>
      <w:b/>
      <w:color w:val="000000" w:themeColor="text1"/>
      <w:sz w:val="24"/>
      <w:szCs w:val="32"/>
    </w:rPr>
  </w:style>
  <w:style w:type="paragraph" w:styleId="Header">
    <w:name w:val="header"/>
    <w:basedOn w:val="Normal"/>
    <w:link w:val="HeaderChar"/>
    <w:uiPriority w:val="99"/>
    <w:unhideWhenUsed/>
    <w:rsid w:val="004452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5227"/>
  </w:style>
  <w:style w:type="paragraph" w:styleId="Footer">
    <w:name w:val="footer"/>
    <w:basedOn w:val="Normal"/>
    <w:link w:val="FooterChar"/>
    <w:uiPriority w:val="99"/>
    <w:unhideWhenUsed/>
    <w:rsid w:val="004452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5227"/>
  </w:style>
  <w:style w:type="paragraph" w:customStyle="1" w:styleId="footer1">
    <w:name w:val="footer1"/>
    <w:basedOn w:val="Footer"/>
    <w:link w:val="footer1Char"/>
    <w:qFormat/>
    <w:rsid w:val="00445227"/>
    <w:rPr>
      <w:rFonts w:ascii="Times New Roman" w:hAnsi="Times New Roman"/>
      <w:sz w:val="15"/>
    </w:rPr>
  </w:style>
  <w:style w:type="character" w:customStyle="1" w:styleId="footer1Char">
    <w:name w:val="footer1 Char"/>
    <w:basedOn w:val="FooterChar"/>
    <w:link w:val="footer1"/>
    <w:rsid w:val="00445227"/>
    <w:rPr>
      <w:rFonts w:ascii="Times New Roman" w:hAnsi="Times New Roman"/>
      <w:sz w:val="15"/>
    </w:rPr>
  </w:style>
  <w:style w:type="character" w:customStyle="1" w:styleId="Heading2Char">
    <w:name w:val="Heading 2 Char"/>
    <w:basedOn w:val="DefaultParagraphFont"/>
    <w:link w:val="Heading2"/>
    <w:uiPriority w:val="9"/>
    <w:rsid w:val="00434703"/>
    <w:rPr>
      <w:rFonts w:ascii="Times New Roman" w:eastAsiaTheme="majorEastAsia" w:hAnsi="Times New Roman" w:cstheme="majorBidi"/>
      <w:b/>
      <w:color w:val="000000" w:themeColor="text1"/>
      <w:sz w:val="18"/>
      <w:szCs w:val="26"/>
    </w:rPr>
  </w:style>
  <w:style w:type="character" w:customStyle="1" w:styleId="Heading3Char">
    <w:name w:val="Heading 3 Char"/>
    <w:basedOn w:val="DefaultParagraphFont"/>
    <w:link w:val="Heading3"/>
    <w:uiPriority w:val="9"/>
    <w:semiHidden/>
    <w:rsid w:val="00153D8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53D8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53D8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53D8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53D8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53D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53D89"/>
    <w:rPr>
      <w:rFonts w:asciiTheme="majorHAnsi" w:eastAsiaTheme="majorEastAsia" w:hAnsiTheme="majorHAnsi" w:cstheme="majorBidi"/>
      <w:i/>
      <w:iCs/>
      <w:color w:val="272727" w:themeColor="text1" w:themeTint="D8"/>
      <w:sz w:val="21"/>
      <w:szCs w:val="21"/>
    </w:rPr>
  </w:style>
  <w:style w:type="paragraph" w:customStyle="1" w:styleId="paperbody">
    <w:name w:val="paper body"/>
    <w:basedOn w:val="Normal"/>
    <w:link w:val="paperbodyChar"/>
    <w:qFormat/>
    <w:rsid w:val="00B17518"/>
    <w:pPr>
      <w:spacing w:line="220" w:lineRule="exact"/>
      <w:jc w:val="both"/>
    </w:pPr>
    <w:rPr>
      <w:rFonts w:ascii="Times New Roman" w:hAnsi="Times New Roman"/>
      <w:color w:val="000000" w:themeColor="text1"/>
      <w:sz w:val="16"/>
    </w:rPr>
  </w:style>
  <w:style w:type="character" w:customStyle="1" w:styleId="paperbodyChar">
    <w:name w:val="paper body Char"/>
    <w:basedOn w:val="DefaultParagraphFont"/>
    <w:link w:val="paperbody"/>
    <w:rsid w:val="00B17518"/>
    <w:rPr>
      <w:rFonts w:ascii="Times New Roman" w:hAnsi="Times New Roman"/>
      <w:color w:val="000000" w:themeColor="text1"/>
      <w:sz w:val="16"/>
    </w:rPr>
  </w:style>
  <w:style w:type="paragraph" w:styleId="Bibliography">
    <w:name w:val="Bibliography"/>
    <w:basedOn w:val="Normal"/>
    <w:next w:val="Normal"/>
    <w:link w:val="BibliographyChar"/>
    <w:uiPriority w:val="37"/>
    <w:unhideWhenUsed/>
    <w:rsid w:val="0097524B"/>
    <w:pPr>
      <w:tabs>
        <w:tab w:val="left" w:pos="384"/>
      </w:tabs>
      <w:spacing w:after="0" w:line="240" w:lineRule="auto"/>
      <w:ind w:left="384" w:hanging="384"/>
    </w:pPr>
  </w:style>
  <w:style w:type="character" w:styleId="LineNumber">
    <w:name w:val="line number"/>
    <w:basedOn w:val="DefaultParagraphFont"/>
    <w:uiPriority w:val="99"/>
    <w:semiHidden/>
    <w:unhideWhenUsed/>
    <w:rsid w:val="00D72B8A"/>
  </w:style>
  <w:style w:type="paragraph" w:customStyle="1" w:styleId="Table-H">
    <w:name w:val="Table -H"/>
    <w:basedOn w:val="paperbody"/>
    <w:link w:val="Table-HChar"/>
    <w:qFormat/>
    <w:rsid w:val="00270DF8"/>
    <w:pPr>
      <w:spacing w:after="0" w:line="240" w:lineRule="auto"/>
      <w:jc w:val="left"/>
    </w:pPr>
    <w:rPr>
      <w:b/>
      <w:sz w:val="15"/>
    </w:rPr>
  </w:style>
  <w:style w:type="character" w:customStyle="1" w:styleId="Table-HChar">
    <w:name w:val="Table -H Char"/>
    <w:basedOn w:val="paperbodyChar"/>
    <w:link w:val="Table-H"/>
    <w:rsid w:val="00270DF8"/>
    <w:rPr>
      <w:rFonts w:ascii="Times New Roman" w:hAnsi="Times New Roman"/>
      <w:b/>
      <w:color w:val="000000" w:themeColor="text1"/>
      <w:sz w:val="15"/>
    </w:rPr>
  </w:style>
  <w:style w:type="paragraph" w:customStyle="1" w:styleId="TableBady">
    <w:name w:val="Table Bady"/>
    <w:basedOn w:val="Table-H"/>
    <w:link w:val="TableBadyChar"/>
    <w:qFormat/>
    <w:rsid w:val="00270DF8"/>
    <w:pPr>
      <w:jc w:val="center"/>
    </w:pPr>
    <w:rPr>
      <w:b w:val="0"/>
    </w:rPr>
  </w:style>
  <w:style w:type="character" w:customStyle="1" w:styleId="TableBadyChar">
    <w:name w:val="Table Bady Char"/>
    <w:basedOn w:val="Table-HChar"/>
    <w:link w:val="TableBady"/>
    <w:rsid w:val="00270DF8"/>
    <w:rPr>
      <w:rFonts w:ascii="Times New Roman" w:hAnsi="Times New Roman"/>
      <w:b w:val="0"/>
      <w:color w:val="000000" w:themeColor="text1"/>
      <w:sz w:val="15"/>
    </w:rPr>
  </w:style>
  <w:style w:type="paragraph" w:styleId="Caption">
    <w:name w:val="caption"/>
    <w:basedOn w:val="Normal"/>
    <w:next w:val="Normal"/>
    <w:link w:val="CaptionChar"/>
    <w:uiPriority w:val="35"/>
    <w:unhideWhenUsed/>
    <w:qFormat/>
    <w:rsid w:val="00D761C1"/>
    <w:pPr>
      <w:spacing w:after="200" w:line="240" w:lineRule="auto"/>
    </w:pPr>
    <w:rPr>
      <w:i/>
      <w:iCs/>
      <w:color w:val="44546A" w:themeColor="text2"/>
      <w:sz w:val="18"/>
      <w:szCs w:val="18"/>
    </w:rPr>
  </w:style>
  <w:style w:type="paragraph" w:customStyle="1" w:styleId="captionstyle">
    <w:name w:val="caption style"/>
    <w:basedOn w:val="Caption"/>
    <w:link w:val="captionstyleChar"/>
    <w:qFormat/>
    <w:rsid w:val="00E9668D"/>
    <w:pPr>
      <w:keepNext/>
      <w:jc w:val="center"/>
    </w:pPr>
    <w:rPr>
      <w:rFonts w:ascii="Times New Roman" w:hAnsi="Times New Roman" w:cs="Times New Roman"/>
      <w:i w:val="0"/>
      <w:iCs w:val="0"/>
      <w:color w:val="auto"/>
    </w:rPr>
  </w:style>
  <w:style w:type="character" w:customStyle="1" w:styleId="CaptionChar">
    <w:name w:val="Caption Char"/>
    <w:basedOn w:val="DefaultParagraphFont"/>
    <w:link w:val="Caption"/>
    <w:uiPriority w:val="35"/>
    <w:rsid w:val="00E9668D"/>
    <w:rPr>
      <w:i/>
      <w:iCs/>
      <w:color w:val="44546A" w:themeColor="text2"/>
      <w:sz w:val="18"/>
      <w:szCs w:val="18"/>
    </w:rPr>
  </w:style>
  <w:style w:type="character" w:customStyle="1" w:styleId="captionstyleChar">
    <w:name w:val="caption style Char"/>
    <w:basedOn w:val="CaptionChar"/>
    <w:link w:val="captionstyle"/>
    <w:rsid w:val="00E9668D"/>
    <w:rPr>
      <w:rFonts w:ascii="Times New Roman" w:hAnsi="Times New Roman" w:cs="Times New Roman"/>
      <w:i w:val="0"/>
      <w:iCs w:val="0"/>
      <w:color w:val="44546A" w:themeColor="text2"/>
      <w:sz w:val="18"/>
      <w:szCs w:val="18"/>
    </w:rPr>
  </w:style>
  <w:style w:type="paragraph" w:customStyle="1" w:styleId="TableName">
    <w:name w:val="Table Name"/>
    <w:basedOn w:val="captionstyle"/>
    <w:link w:val="TableNameChar"/>
    <w:qFormat/>
    <w:rsid w:val="00222514"/>
  </w:style>
  <w:style w:type="character" w:customStyle="1" w:styleId="TableNameChar">
    <w:name w:val="Table Name Char"/>
    <w:basedOn w:val="captionstyleChar"/>
    <w:link w:val="TableName"/>
    <w:rsid w:val="00222514"/>
    <w:rPr>
      <w:rFonts w:ascii="Times New Roman" w:hAnsi="Times New Roman" w:cs="Times New Roman"/>
      <w:i w:val="0"/>
      <w:iCs w:val="0"/>
      <w:color w:val="44546A" w:themeColor="text2"/>
      <w:sz w:val="18"/>
      <w:szCs w:val="18"/>
    </w:rPr>
  </w:style>
  <w:style w:type="paragraph" w:customStyle="1" w:styleId="Referancebody">
    <w:name w:val="Referance body"/>
    <w:basedOn w:val="Bibliography"/>
    <w:link w:val="ReferancebodyChar"/>
    <w:qFormat/>
    <w:rsid w:val="008C7C1D"/>
    <w:pPr>
      <w:spacing w:line="220" w:lineRule="exact"/>
    </w:pPr>
    <w:rPr>
      <w:rFonts w:ascii="Times New Roman" w:hAnsi="Times New Roman" w:cs="Times New Roman"/>
      <w:sz w:val="18"/>
    </w:rPr>
  </w:style>
  <w:style w:type="character" w:customStyle="1" w:styleId="BibliographyChar">
    <w:name w:val="Bibliography Char"/>
    <w:basedOn w:val="DefaultParagraphFont"/>
    <w:link w:val="Bibliography"/>
    <w:uiPriority w:val="37"/>
    <w:rsid w:val="008C7C1D"/>
  </w:style>
  <w:style w:type="character" w:customStyle="1" w:styleId="ReferancebodyChar">
    <w:name w:val="Referance body Char"/>
    <w:basedOn w:val="BibliographyChar"/>
    <w:link w:val="Referancebody"/>
    <w:rsid w:val="008C7C1D"/>
    <w:rPr>
      <w:rFonts w:ascii="Times New Roman" w:hAnsi="Times New Roman" w:cs="Times New Roman"/>
      <w:sz w:val="18"/>
    </w:rPr>
  </w:style>
  <w:style w:type="paragraph" w:styleId="TOCHeading">
    <w:name w:val="TOC Heading"/>
    <w:basedOn w:val="Heading1"/>
    <w:next w:val="Normal"/>
    <w:uiPriority w:val="39"/>
    <w:unhideWhenUsed/>
    <w:qFormat/>
    <w:rsid w:val="001950E3"/>
    <w:pPr>
      <w:numPr>
        <w:numId w:val="0"/>
      </w:numPr>
      <w:spacing w:after="0"/>
      <w:outlineLvl w:val="9"/>
    </w:pPr>
    <w:rPr>
      <w:rFonts w:asciiTheme="majorHAnsi" w:hAnsiTheme="majorHAnsi"/>
      <w:b w:val="0"/>
      <w:color w:val="2F5496" w:themeColor="accent1" w:themeShade="BF"/>
      <w:kern w:val="0"/>
      <w:sz w:val="32"/>
      <w14:ligatures w14:val="none"/>
    </w:rPr>
  </w:style>
  <w:style w:type="paragraph" w:styleId="TOC1">
    <w:name w:val="toc 1"/>
    <w:basedOn w:val="Normal"/>
    <w:next w:val="Normal"/>
    <w:autoRedefine/>
    <w:uiPriority w:val="39"/>
    <w:unhideWhenUsed/>
    <w:rsid w:val="001950E3"/>
    <w:pPr>
      <w:spacing w:after="100"/>
    </w:pPr>
  </w:style>
  <w:style w:type="paragraph" w:styleId="TOC2">
    <w:name w:val="toc 2"/>
    <w:basedOn w:val="Normal"/>
    <w:next w:val="Normal"/>
    <w:autoRedefine/>
    <w:uiPriority w:val="39"/>
    <w:unhideWhenUsed/>
    <w:rsid w:val="001950E3"/>
    <w:pPr>
      <w:spacing w:after="100"/>
      <w:ind w:left="220"/>
    </w:pPr>
  </w:style>
  <w:style w:type="character" w:styleId="Hyperlink">
    <w:name w:val="Hyperlink"/>
    <w:basedOn w:val="DefaultParagraphFont"/>
    <w:uiPriority w:val="99"/>
    <w:unhideWhenUsed/>
    <w:rsid w:val="001950E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r14</b:Tag>
    <b:SourceType>ArticleInAPeriodical</b:SourceType>
    <b:Guid>{D548E758-33E6-4064-9E52-BB0700A5FC5F}</b:Guid>
    <b:Author>
      <b:Author>
        <b:NameList>
          <b:Person>
            <b:Last>sarker</b:Last>
          </b:Person>
        </b:NameList>
      </b:Author>
    </b:Author>
    <b:Title>good night sleep</b:Title>
    <b:PeriodicalTitle>bla bla</b:PeriodicalTitle>
    <b:Year>2014</b:Year>
    <b:Month>12</b:Month>
    <b:Day>12</b:Day>
    <b:Pages>123</b:Pages>
    <b:RefOrder>1</b:RefOrder>
  </b:Source>
  <b:Source>
    <b:Tag>saj24</b:Tag>
    <b:SourceType>ArticleInAPeriodical</b:SourceType>
    <b:Guid>{6654B62E-32B4-43A1-A799-DF642B7FE2F6}</b:Guid>
    <b:Author>
      <b:Author>
        <b:NameList>
          <b:Person>
            <b:Last>sajib</b:Last>
          </b:Person>
        </b:NameList>
      </b:Author>
    </b:Author>
    <b:Title>machine learning boy</b:Title>
    <b:Year>2024</b:Year>
    <b:Month>3</b:Month>
    <b:Day>2</b:Day>
    <b:Pages>12</b:Pages>
    <b:RefOrder>2</b:RefOrder>
  </b:Source>
</b:Sources>
</file>

<file path=customXml/itemProps1.xml><?xml version="1.0" encoding="utf-8"?>
<ds:datastoreItem xmlns:ds="http://schemas.openxmlformats.org/officeDocument/2006/customXml" ds:itemID="{62BE933A-7832-46E9-A9E6-BA52982F5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0</TotalTime>
  <Pages>1</Pages>
  <Words>3183</Words>
  <Characters>18145</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jib sarker</dc:creator>
  <cp:keywords/>
  <dc:description/>
  <cp:lastModifiedBy>sajib sarker</cp:lastModifiedBy>
  <cp:revision>6</cp:revision>
  <dcterms:created xsi:type="dcterms:W3CDTF">2025-01-02T23:26:00Z</dcterms:created>
  <dcterms:modified xsi:type="dcterms:W3CDTF">2025-01-03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NkCiLzc8"/&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